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4" w:space="0" w:color="7F7F7F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78"/>
        <w:gridCol w:w="2050"/>
        <w:gridCol w:w="2050"/>
        <w:gridCol w:w="2050"/>
        <w:gridCol w:w="2174"/>
        <w:gridCol w:w="2051"/>
        <w:gridCol w:w="2051"/>
      </w:tblGrid>
      <w:tr w:rsidR="008253C8" w14:paraId="21D4E3C4" w14:textId="77777777" w:rsidTr="003807A6">
        <w:trPr>
          <w:tblHeader/>
        </w:trPr>
        <w:tc>
          <w:tcPr>
            <w:tcW w:w="229" w:type="pct"/>
          </w:tcPr>
          <w:p w14:paraId="1938A0D8" w14:textId="4D831F3C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#</w:t>
            </w:r>
          </w:p>
        </w:tc>
        <w:tc>
          <w:tcPr>
            <w:tcW w:w="795" w:type="pct"/>
          </w:tcPr>
          <w:p w14:paraId="2C7F3565" w14:textId="6D1F1812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Independent variable</w:t>
            </w:r>
          </w:p>
        </w:tc>
        <w:tc>
          <w:tcPr>
            <w:tcW w:w="795" w:type="pct"/>
          </w:tcPr>
          <w:p w14:paraId="27301CA4" w14:textId="6324E642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Variable codification</w:t>
            </w:r>
          </w:p>
        </w:tc>
        <w:tc>
          <w:tcPr>
            <w:tcW w:w="795" w:type="pct"/>
          </w:tcPr>
          <w:p w14:paraId="7BC774D9" w14:textId="6BBFE257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Definition</w:t>
            </w:r>
          </w:p>
        </w:tc>
        <w:tc>
          <w:tcPr>
            <w:tcW w:w="795" w:type="pct"/>
          </w:tcPr>
          <w:p w14:paraId="2DDAAEA8" w14:textId="6B68373C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Indicators</w:t>
            </w:r>
          </w:p>
        </w:tc>
        <w:tc>
          <w:tcPr>
            <w:tcW w:w="795" w:type="pct"/>
          </w:tcPr>
          <w:p w14:paraId="396B2664" w14:textId="0B0FDD65" w:rsidR="00634584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Time dimension</w:t>
            </w:r>
            <w:r w:rsidR="00BA4465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 xml:space="preserve"> </w:t>
            </w:r>
          </w:p>
        </w:tc>
        <w:tc>
          <w:tcPr>
            <w:tcW w:w="795" w:type="pct"/>
          </w:tcPr>
          <w:p w14:paraId="5EACAF7B" w14:textId="5FF321E3" w:rsidR="00CE0897" w:rsidRPr="003807A6" w:rsidRDefault="00634584" w:rsidP="00606AF8">
            <w:pPr>
              <w:spacing w:line="288" w:lineRule="auto"/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</w:pPr>
            <w:r w:rsidRPr="003807A6">
              <w:rPr>
                <w:rFonts w:ascii="Times New Roman" w:hAnsi="Times New Roman" w:cs="Times New Roman"/>
                <w:b/>
                <w:bCs/>
                <w:sz w:val="22"/>
                <w:szCs w:val="22"/>
              </w:rPr>
              <w:t>Factual dimensions</w:t>
            </w:r>
          </w:p>
        </w:tc>
      </w:tr>
      <w:tr w:rsidR="008253C8" w14:paraId="22C96BF1" w14:textId="77777777" w:rsidTr="003807A6">
        <w:tc>
          <w:tcPr>
            <w:tcW w:w="229" w:type="pct"/>
          </w:tcPr>
          <w:p w14:paraId="7F32A71F" w14:textId="00DCE1A0" w:rsidR="00634584" w:rsidRDefault="0063458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1</w:t>
            </w:r>
          </w:p>
        </w:tc>
        <w:tc>
          <w:tcPr>
            <w:tcW w:w="795" w:type="pct"/>
          </w:tcPr>
          <w:p w14:paraId="5542570F" w14:textId="484F70CE" w:rsidR="0063458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ocial influence</w:t>
            </w:r>
          </w:p>
        </w:tc>
        <w:tc>
          <w:tcPr>
            <w:tcW w:w="795" w:type="pct"/>
          </w:tcPr>
          <w:p w14:paraId="6D12AB98" w14:textId="7C13C210" w:rsidR="0063458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SocialInf</w:t>
            </w:r>
            <w:proofErr w:type="spellEnd"/>
          </w:p>
        </w:tc>
        <w:tc>
          <w:tcPr>
            <w:tcW w:w="795" w:type="pct"/>
          </w:tcPr>
          <w:p w14:paraId="004DDB90" w14:textId="7961DB9D" w:rsidR="00634584" w:rsidRDefault="0018045C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8045C">
              <w:rPr>
                <w:rFonts w:ascii="Times New Roman" w:hAnsi="Times New Roman" w:cs="Times New Roman"/>
                <w:sz w:val="22"/>
                <w:szCs w:val="22"/>
              </w:rPr>
              <w:t>The degree to which the social environment imposes pressure on individuals and organizations to appear legitimate and conform to prevailing social norms, i.e., adopt and use the new technolog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  <w:tc>
          <w:tcPr>
            <w:tcW w:w="795" w:type="pct"/>
          </w:tcPr>
          <w:p w14:paraId="4181420D" w14:textId="5B7E2F39" w:rsidR="004412A3" w:rsidRPr="004412A3" w:rsidRDefault="004412A3">
            <w:pPr>
              <w:numPr>
                <w:ilvl w:val="0"/>
                <w:numId w:val="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Intra-group effects: Institutional pressure, newness and uncertainty about technology, ambiguous goals, isomorphism, subjective norm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peer pressure, imitation, legitimacy, social worthiness, change agents, poor understanding of technology, social factors, image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cohesio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, structural equivalenc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>e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, social contagion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EaU1hZ2dpbzwvQXV0aG9yPjxZZWFyPjE5ODM8L1llYXI+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</w:fldData>
              </w:fldChar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EaU1hZ2dpbzwvQXV0aG9yPjxZZWFyPjE5ODM8L1llYXI+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</w:fldData>
              </w:fldChar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850A3">
              <w:rPr>
                <w:rFonts w:ascii="Times New Roman" w:hAnsi="Times New Roman" w:cs="Times New Roman"/>
                <w:noProof/>
                <w:sz w:val="22"/>
                <w:szCs w:val="22"/>
              </w:rPr>
              <w:t>(DiMaggio &amp; Powell, 1983; Venkatesh et al., 2003, pp. 451-452; Yaraghi et al., 2013, p. 3)</w:t>
            </w:r>
            <w:r w:rsidR="00AD3C4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5ECC1CF" w14:textId="76817E10" w:rsidR="00634584" w:rsidRPr="004412A3" w:rsidRDefault="004412A3">
            <w:pPr>
              <w:numPr>
                <w:ilvl w:val="0"/>
                <w:numId w:val="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4412A3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nter-linked group effects: Signaling across weak ties, connection of otherwise disconnected groups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4412A3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  <w:r w:rsidRPr="004412A3">
              <w:rPr>
                <w:rFonts w:ascii="Times New Roman" w:hAnsi="Times New Roman" w:cs="Times New Roman"/>
                <w:sz w:val="22"/>
                <w:szCs w:val="22"/>
              </w:rPr>
              <w:t>cross-externalities of increased value perceived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Yaraghi&lt;/Author&gt;&lt;Year&gt;2013&lt;/Year&gt;&lt;RecNum&gt;278&lt;/RecNum&gt;&lt;Pages&gt;3&lt;/Pages&gt;&lt;DisplayText&gt;(Yaraghi et al., 2013, p. 3)&lt;/DisplayText&gt;&lt;record&gt;&lt;rec-number&gt;278&lt;/rec-number&gt;&lt;foreign-keys&gt;&lt;key app="EN" db-id="tprseedpvz59x8e9dt55xfznx09a5vf2t2da" timestamp="1689857862"&gt;278&lt;/key&gt;&lt;/foreign-keys&gt;&lt;ref-type name="Journal Article"&gt;17&lt;/ref-type&gt;&lt;contributors&gt;&lt;authors&gt;&lt;author&gt;Yaraghi, Niam&lt;/author&gt;&lt;author&gt;Du, Anna Ye&lt;/author&gt;&lt;author&gt;Sharman, Raj&lt;/author&gt;&lt;author&gt;Gopal, Ram D.&lt;/author&gt;&lt;author&gt;Ramesh, R.&lt;/author&gt;&lt;/authors&gt;&lt;/contributors&gt;&lt;titles&gt;&lt;title&gt;Network Effects in Health Information Exchange Growth&lt;/title&gt;&lt;secondary-title&gt;ACM Transactions on Management Information Systems&lt;/secondary-title&gt;&lt;/titles&gt;&lt;periodical&gt;&lt;full-title&gt;ACM Transactions on Management Information Systems&lt;/full-title&gt;&lt;/periodical&gt;&lt;pages&gt;1-26&lt;/pages&gt;&lt;volume&gt;4&lt;/volume&gt;&lt;number&gt;1&lt;/number&gt;&lt;dates&gt;&lt;year&gt;2013&lt;/year&gt;&lt;/dates&gt;&lt;publisher&gt;Association for Computing Machinery (ACM)&lt;/publisher&gt;&lt;isbn&gt;2158-656X&lt;/isbn&gt;&lt;urls&gt;&lt;related-urls&gt;&lt;url&gt;https://dx.doi.org/10.1145/2445560.2445561&lt;/url&gt;&lt;/related-urls&gt;&lt;/urls&gt;&lt;electronic-resource-num&gt;10.1145/2445560.2445561&lt;/electronic-resource-num&gt;&lt;/record&gt;&lt;/Cite&gt;&lt;/EndNote&gt;</w:instrTex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850A3">
              <w:rPr>
                <w:rFonts w:ascii="Times New Roman" w:hAnsi="Times New Roman" w:cs="Times New Roman"/>
                <w:noProof/>
                <w:sz w:val="22"/>
                <w:szCs w:val="22"/>
              </w:rPr>
              <w:t>(Yaraghi et al., 2013, p. 3)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795" w:type="pct"/>
          </w:tcPr>
          <w:p w14:paraId="73BC564A" w14:textId="77777777" w:rsidR="00130E03" w:rsidRPr="00130E03" w:rsidRDefault="00130E03" w:rsidP="00130E03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s relevant for social influence effect: </w:t>
            </w:r>
          </w:p>
          <w:p w14:paraId="1B475011" w14:textId="2ABF0A91" w:rsidR="00130E03" w:rsidRPr="00130E03" w:rsidRDefault="00130E03">
            <w:pPr>
              <w:numPr>
                <w:ilvl w:val="0"/>
                <w:numId w:val="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S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ocial influence occurrence that 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was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 present in the past but not anymore</w:t>
            </w:r>
          </w:p>
          <w:p w14:paraId="19D76755" w14:textId="5D503555" w:rsidR="00130E03" w:rsidRPr="00130E03" w:rsidRDefault="00130E03">
            <w:pPr>
              <w:numPr>
                <w:ilvl w:val="0"/>
                <w:numId w:val="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S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ocial influence 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occurrence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that 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still persi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s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 or generic statement </w:t>
            </w:r>
          </w:p>
          <w:p w14:paraId="77A3E278" w14:textId="41ED3916" w:rsidR="00130E03" w:rsidRPr="00130E03" w:rsidRDefault="00130E03">
            <w:pPr>
              <w:numPr>
                <w:ilvl w:val="0"/>
                <w:numId w:val="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Futur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e: E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xpected future social influence</w:t>
            </w:r>
          </w:p>
          <w:p w14:paraId="26D3F945" w14:textId="77777777" w:rsidR="00634584" w:rsidRDefault="0063458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00624ED4" w14:textId="62BEABBF" w:rsidR="00130E03" w:rsidRDefault="00130E03">
            <w:pPr>
              <w:numPr>
                <w:ilvl w:val="0"/>
                <w:numId w:val="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Unit of analysis: Individual, system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 xml:space="preserve"> (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i.e., 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 xml:space="preserve">through 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isomorphism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>)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ERpc3BsYXlUZXh0PihEaU1hZ2dpbyAmYW1wOyBQb3dlbGws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=
</w:fldData>
              </w:fldChar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ERpc3BsYXlUZXh0PihEaU1hZ2dpbyAmYW1wOyBQb3dlbGws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=
</w:fldData>
              </w:fldChar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F43E63">
              <w:rPr>
                <w:rFonts w:ascii="Times New Roman" w:hAnsi="Times New Roman" w:cs="Times New Roman"/>
                <w:noProof/>
                <w:sz w:val="22"/>
                <w:szCs w:val="22"/>
              </w:rPr>
              <w:t>(DiMaggio &amp; Powell, 1983; Venkatesh et al., 2003; Venkatesh et al., 2012)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440BBD6" w14:textId="76336A6C" w:rsidR="0018045C" w:rsidRPr="0018045C" w:rsidRDefault="0018045C" w:rsidP="0018045C">
            <w:pPr>
              <w:numPr>
                <w:ilvl w:val="0"/>
                <w:numId w:val="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Stakeholders involved</w:t>
            </w:r>
          </w:p>
          <w:p w14:paraId="267ACDD9" w14:textId="45C42D54" w:rsidR="00130E03" w:rsidRPr="00130E03" w:rsidRDefault="00130E03">
            <w:pPr>
              <w:numPr>
                <w:ilvl w:val="0"/>
                <w:numId w:val="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Externality type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66926" w:rsidRPr="00B66926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a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: 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>I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ntra-group effects, 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>i</w:t>
            </w: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>nter-linked group effects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Yaraghi&lt;/Author&gt;&lt;Year&gt;2013&lt;/Year&gt;&lt;RecNum&gt;278&lt;/RecNum&gt;&lt;Pages&gt;3&lt;/Pages&gt;&lt;DisplayText&gt;(Yaraghi et al., 2013, p. 3)&lt;/DisplayText&gt;&lt;record&gt;&lt;rec-number&gt;278&lt;/rec-number&gt;&lt;foreign-keys&gt;&lt;key app="EN" db-id="tprseedpvz59x8e9dt55xfznx09a5vf2t2da" timestamp="1689857862"&gt;278&lt;/key&gt;&lt;/foreign-keys&gt;&lt;ref-type name="Journal Article"&gt;17&lt;/ref-type&gt;&lt;contributors&gt;&lt;authors&gt;&lt;author&gt;Yaraghi, Niam&lt;/author&gt;&lt;author&gt;Du, Anna Ye&lt;/author&gt;&lt;author&gt;Sharman, Raj&lt;/author&gt;&lt;author&gt;Gopal, Ram D.&lt;/author&gt;&lt;author&gt;Ramesh, R.&lt;/author&gt;&lt;/authors&gt;&lt;/contributors&gt;&lt;titles&gt;&lt;title&gt;Network Effects in Health Information Exchange Growth&lt;/title&gt;&lt;secondary-title&gt;ACM Transactions on Management Information Systems&lt;/secondary-title&gt;&lt;/titles&gt;&lt;periodical&gt;&lt;full-title&gt;ACM Transactions on Management Information Systems&lt;/full-title&gt;&lt;/periodical&gt;&lt;pages&gt;1-26&lt;/pages&gt;&lt;volume&gt;4&lt;/volume&gt;&lt;number&gt;1&lt;/number&gt;&lt;dates&gt;&lt;year&gt;2013&lt;/year&gt;&lt;/dates&gt;&lt;publisher&gt;Association for Computing Machinery (ACM)&lt;/publisher&gt;&lt;isbn&gt;2158-656X&lt;/isbn&gt;&lt;urls&gt;&lt;related-urls&gt;&lt;url&gt;https://dx.doi.org/10.1145/2445560.2445561&lt;/url&gt;&lt;/related-urls&gt;&lt;/urls&gt;&lt;electronic-resource-num&gt;10.1145/2445560.2445561&lt;/electronic-resource-num&gt;&lt;/record&gt;&lt;/Cite&gt;&lt;/EndNote&gt;</w:instrTex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850A3">
              <w:rPr>
                <w:rFonts w:ascii="Times New Roman" w:hAnsi="Times New Roman" w:cs="Times New Roman"/>
                <w:noProof/>
                <w:sz w:val="22"/>
                <w:szCs w:val="22"/>
              </w:rPr>
              <w:t>(Yaraghi et al., 2013, p. 3)</w:t>
            </w:r>
            <w:r w:rsidR="00D850A3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2D0E907A" w14:textId="0FDF1D62" w:rsidR="00634584" w:rsidRPr="0018045C" w:rsidRDefault="00130E03" w:rsidP="0018045C">
            <w:pPr>
              <w:numPr>
                <w:ilvl w:val="0"/>
                <w:numId w:val="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30E03">
              <w:rPr>
                <w:rFonts w:ascii="Times New Roman" w:hAnsi="Times New Roman" w:cs="Times New Roman"/>
                <w:sz w:val="22"/>
                <w:szCs w:val="22"/>
              </w:rPr>
              <w:t xml:space="preserve">Presence of 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>change agents</w:t>
            </w:r>
            <w:r w:rsidR="0018045C">
              <w:rPr>
                <w:rFonts w:ascii="Times New Roman" w:hAnsi="Times New Roman" w:cs="Times New Roman"/>
                <w:sz w:val="22"/>
                <w:szCs w:val="22"/>
              </w:rPr>
              <w:t xml:space="preserve"> and innovation champions</w:t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F43E6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414`, 365-366`, 387-388&lt;/Pages&gt;&lt;DisplayText&gt;(Rogers, 2003, pp. 414, 365-366, 387-388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/EndNote&gt;</w:instrTex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F43E63">
              <w:rPr>
                <w:rFonts w:ascii="Times New Roman" w:hAnsi="Times New Roman" w:cs="Times New Roman"/>
                <w:noProof/>
                <w:sz w:val="22"/>
                <w:szCs w:val="22"/>
              </w:rPr>
              <w:t>(Rogers, 2003, pp. 414, 365-366, 387-388)</w:t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8253C8" w14:paraId="0830A6FE" w14:textId="77777777" w:rsidTr="003807A6">
        <w:tc>
          <w:tcPr>
            <w:tcW w:w="229" w:type="pct"/>
          </w:tcPr>
          <w:p w14:paraId="243ECB4D" w14:textId="3C3568F9" w:rsidR="0063458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2</w:t>
            </w:r>
          </w:p>
        </w:tc>
        <w:tc>
          <w:tcPr>
            <w:tcW w:w="795" w:type="pct"/>
          </w:tcPr>
          <w:p w14:paraId="180A1F25" w14:textId="55ADCD42" w:rsidR="0063458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Within- and cross-stakeholder alignment</w:t>
            </w:r>
          </w:p>
        </w:tc>
        <w:tc>
          <w:tcPr>
            <w:tcW w:w="795" w:type="pct"/>
          </w:tcPr>
          <w:p w14:paraId="57597D92" w14:textId="0E54713D" w:rsidR="0063458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StakeAlign</w:t>
            </w:r>
            <w:proofErr w:type="spellEnd"/>
          </w:p>
        </w:tc>
        <w:tc>
          <w:tcPr>
            <w:tcW w:w="795" w:type="pct"/>
          </w:tcPr>
          <w:p w14:paraId="1F332D8C" w14:textId="493E146B" w:rsidR="00634584" w:rsidRDefault="006213B5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6213B5">
              <w:rPr>
                <w:rFonts w:ascii="Times New Roman" w:hAnsi="Times New Roman" w:cs="Times New Roman"/>
                <w:sz w:val="22"/>
                <w:szCs w:val="22"/>
              </w:rPr>
              <w:t xml:space="preserve">The level of alignment among individuals within an organization, as well as among organizations operating within the same system. </w:t>
            </w:r>
          </w:p>
        </w:tc>
        <w:tc>
          <w:tcPr>
            <w:tcW w:w="795" w:type="pct"/>
          </w:tcPr>
          <w:p w14:paraId="3FA883DF" w14:textId="1E286192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Alignment of goals: Target goal, picture of ideal end state, self-interest, priorities, interests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b2xtZ3JlbjwvQXV0aG9yPjxZZWFyPjIwMTc8L1llYXI+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</w:fldData>
              </w:fldChar>
            </w:r>
            <w:r w:rsidR="009F1D1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9F1D12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b2xtZ3JlbjwvQXV0aG9yPjxZZWFyPjIwMTc8L1llYXI+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</w:fldData>
              </w:fldChar>
            </w:r>
            <w:r w:rsidR="009F1D1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9F1D12">
              <w:rPr>
                <w:rFonts w:ascii="Times New Roman" w:hAnsi="Times New Roman" w:cs="Times New Roman"/>
                <w:sz w:val="22"/>
                <w:szCs w:val="22"/>
              </w:rPr>
            </w:r>
            <w:r w:rsidR="009F1D1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9F1D12">
              <w:rPr>
                <w:rFonts w:ascii="Times New Roman" w:hAnsi="Times New Roman" w:cs="Times New Roman"/>
                <w:noProof/>
                <w:sz w:val="22"/>
                <w:szCs w:val="22"/>
              </w:rPr>
              <w:t>(Heyen &amp; Reiß, 2014, pp. 248-249; Holmgren &amp; Adler‐Milstein, 2017, p. 196; Öberg &amp; Shih, 2014, p. 421)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ED7CF6A" w14:textId="248970C5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Alignment of practices: Process and competence match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02728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Corsaro&lt;/Author&gt;&lt;Year&gt;2011&lt;/Year&gt;&lt;RecNum&gt;203&lt;/RecNum&gt;&lt;Pages&gt;1043&lt;/Pages&gt;&lt;DisplayText&gt;(Corsaro &amp;amp; Snehota, 2011, p. 1043)&lt;/DisplayText&gt;&lt;record&gt;&lt;rec-number&gt;203&lt;/rec-number&gt;&lt;foreign-keys&gt;&lt;key app="EN" db-id="tprseedpvz59x8e9dt55xfznx09a5vf2t2da" timestamp="1687217617"&gt;203&lt;/key&gt;&lt;/foreign-keys&gt;&lt;ref-type name="Journal Article"&gt;17&lt;/ref-type&gt;&lt;contributors&gt;&lt;authors&gt;&lt;author&gt;Daniela Corsaro&lt;/author&gt;&lt;author&gt;Ivan Snehota&lt;/author&gt;&lt;/authors&gt;&lt;/contributors&gt;&lt;titles&gt;&lt;title&gt;Alignment and misalignment in business relationships&lt;/title&gt;&lt;secondary-title&gt;Industrial Marketing Management&lt;/secondary-title&gt;&lt;/titles&gt;&lt;periodical&gt;&lt;full-title&gt;Industrial Marketing Management&lt;/full-title&gt;&lt;/periodical&gt;&lt;volume&gt;40&lt;/volume&gt;&lt;dates&gt;&lt;year&gt;2011&lt;/year&gt;&lt;/dates&gt;&lt;urls&gt;&lt;/urls&gt;&lt;/record&gt;&lt;/Cite&gt;&lt;/EndNote&gt;</w:instrTex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027284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Corsaro &amp; </w:t>
            </w:r>
            <w:r w:rsidR="00027284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Snehota, 2011, p. 1043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7AFEF2C" w14:textId="2021A627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Cognitive alignment: Views and perceptions match, e.g., about the meaning of collaboration, assumptions, values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02728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Hansen&lt;/Author&gt;&lt;Year&gt;2020&lt;/Year&gt;&lt;RecNum&gt;260&lt;/RecNum&gt;&lt;Pages&gt;63&lt;/Pages&gt;&lt;DisplayText&gt;(Corsaro &amp;amp; Snehota, 2011, p. 1043; Hansen &amp;amp; Baroody, 2020, p. 63)&lt;/DisplayText&gt;&lt;record&gt;&lt;rec-number&gt;260&lt;/rec-number&gt;&lt;foreign-keys&gt;&lt;key app="EN" db-id="tprseedpvz59x8e9dt55xfznx09a5vf2t2da" timestamp="1689791166"&gt;260&lt;/key&gt;&lt;/foreign-keys&gt;&lt;ref-type name="Journal Article"&gt;17&lt;/ref-type&gt;&lt;contributors&gt;&lt;authors&gt;&lt;author&gt;Hansen, Sean&lt;/author&gt;&lt;author&gt;Baroody, A. James&lt;/author&gt;&lt;/authors&gt;&lt;/contributors&gt;&lt;titles&gt;&lt;title&gt;Electronic Health Records and the Logics of Care: Complementarity and Conflict in the U.S. Healthcare System&lt;/title&gt;&lt;secondary-title&gt;Information Systems Research&lt;/secondary-title&gt;&lt;/titles&gt;&lt;periodical&gt;&lt;full-title&gt;Information Systems Research&lt;/full-title&gt;&lt;/periodical&gt;&lt;pages&gt;57-75&lt;/pages&gt;&lt;volume&gt;31&lt;/volume&gt;&lt;number&gt;1&lt;/number&gt;&lt;dates&gt;&lt;year&gt;2020&lt;/year&gt;&lt;/dates&gt;&lt;publisher&gt;Institute for Operations Research and the Management Sciences (INFORMS)&lt;/publisher&gt;&lt;isbn&gt;1047-7047&lt;/isbn&gt;&lt;urls&gt;&lt;related-urls&gt;&lt;url&gt;https://dx.doi.org/10.1287/isre.2019.0875&lt;/url&gt;&lt;/related-urls&gt;&lt;/urls&gt;&lt;electronic-resource-num&gt;10.1287/isre.2019.0875&lt;/electronic-resource-num&gt;&lt;/record&gt;&lt;/Cite&gt;&lt;Cite&gt;&lt;Author&gt;Corsaro&lt;/Author&gt;&lt;Year&gt;2011&lt;/Year&gt;&lt;RecNum&gt;203&lt;/RecNum&gt;&lt;Pages&gt;1043&lt;/Pages&gt;&lt;record&gt;&lt;rec-number&gt;203&lt;/rec-number&gt;&lt;foreign-keys&gt;&lt;key app="EN" db-id="tprseedpvz59x8e9dt55xfznx09a5vf2t2da" timestamp="1687217617"&gt;203&lt;/key&gt;&lt;/foreign-keys&gt;&lt;ref-type name="Journal Article"&gt;17&lt;/ref-type&gt;&lt;contributors&gt;&lt;authors&gt;&lt;author&gt;Daniela Corsaro&lt;/author&gt;&lt;author&gt;Ivan Snehota&lt;/author&gt;&lt;/authors&gt;&lt;/contributors&gt;&lt;titles&gt;&lt;title&gt;Alignment and misalignment in business relationships&lt;/title&gt;&lt;secondary-title&gt;Industrial Marketing Management&lt;/secondary-title&gt;&lt;/titles&gt;&lt;periodical&gt;&lt;full-title&gt;Industrial Marketing Management&lt;/full-title&gt;&lt;/periodical&gt;&lt;volume&gt;40&lt;/volume&gt;&lt;dates&gt;&lt;year&gt;2011&lt;/year&gt;&lt;/dates&gt;&lt;urls&gt;&lt;/urls&gt;&lt;/record&gt;&lt;/Cite&gt;&lt;/EndNote&gt;</w:instrTex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027284">
              <w:rPr>
                <w:rFonts w:ascii="Times New Roman" w:hAnsi="Times New Roman" w:cs="Times New Roman"/>
                <w:noProof/>
                <w:sz w:val="22"/>
                <w:szCs w:val="22"/>
              </w:rPr>
              <w:t>(Corsaro &amp; Snehota, 2011, p. 1043; Hansen &amp; Baroody, 2020, p. 63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29D7330" w14:textId="6A2620F0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Strong incentives: Financial payments/rewards (salary, subsidies), promotion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02728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48&lt;/Pages&gt;&lt;DisplayText&gt;(Adler-Milstein et al., 2016, pp. 1283-1284; Venkatesh et al., 2003, p. 448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Cite&gt;&lt;Author&gt;Adler-Milstein&lt;/Author&gt;&lt;Year&gt;2016&lt;/Year&gt;&lt;RecNum&gt;280&lt;/RecNum&gt;&lt;Pages&gt;1283-1284&lt;/Pages&gt;&lt;record&gt;&lt;rec-number&gt;280&lt;/rec-number&gt;&lt;foreign-keys&gt;&lt;key app="EN" db-id="tprseedpvz59x8e9dt55xfznx09a5vf2t2da" timestamp="1689975232"&gt;280&lt;/key&gt;&lt;/foreign-keys&gt;&lt;ref-type name="Journal Article"&gt;17&lt;/ref-type&gt;&lt;contributors&gt;&lt;authors&gt;&lt;author&gt;Julia Adler-Milstein&lt;/author&gt;&lt;author&gt;Sunny C. Lin&lt;/author&gt;&lt;author&gt;Ashish K. Jha&lt;/author&gt;&lt;/authors&gt;&lt;/contributors&gt;&lt;titles&gt;&lt;title&gt;The number of health information exchange efforts is declining, leaving the viability of broad clinical data exchange uncertain&lt;/title&gt;&lt;secondary-title&gt;Health Information Exchange&lt;/secondary-title&gt;&lt;/titles&gt;&lt;periodical&gt;&lt;full-title&gt;Health Information Exchange&lt;/full-title&gt;&lt;/periodical&gt;&lt;pages&gt;1278–1285&lt;/pages&gt;&lt;volume&gt;35&lt;/volume&gt;&lt;number&gt;7&lt;/number&gt;&lt;dates&gt;&lt;year&gt;2016&lt;/year&gt;&lt;/dates&gt;&lt;urls&gt;&lt;/urls&gt;&lt;/record&gt;&lt;/Cite&gt;&lt;/EndNote&gt;</w:instrTex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027284">
              <w:rPr>
                <w:rFonts w:ascii="Times New Roman" w:hAnsi="Times New Roman" w:cs="Times New Roman"/>
                <w:noProof/>
                <w:sz w:val="22"/>
                <w:szCs w:val="22"/>
              </w:rPr>
              <w:t>(Adler-Milstein et al., 2016, pp. 1283-1284; Venkatesh et al., 2003, p. 448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D58D545" w14:textId="331D0AA2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 xml:space="preserve">Misaligned incentives: Reduced switching costs, competitive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concerns, lack of comm. btw. systems, islands of information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silos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BbmRlcnNvbjwvQXV0aG9yPjxZZWFyPjIwMTE8L1llYXI+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BbmRlcnNvbjwvQXV0aG9yPjxZZWFyPjIwMTE8L1llYXI+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733801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; Kruse, Kothman, et al., 2016, p. 9; Kruse, Kristof, et al., 2016, p. 5; Ozdemir et al., 2011, pp. 491-492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53FABA4A" w14:textId="640671BF" w:rsidR="000B6472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Priorities: Choice between alternatives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Öberg&lt;/Author&gt;&lt;Year&gt;2014&lt;/Year&gt;&lt;RecNum&gt;222&lt;/RecNum&gt;&lt;Pages&gt;421&lt;/Pages&gt;&lt;DisplayText&gt;(Öberg &amp;amp; Shih, 2014, p. 421)&lt;/DisplayText&gt;&lt;record&gt;&lt;rec-number&gt;222&lt;/rec-number&gt;&lt;foreign-keys&gt;&lt;key app="EN" db-id="tprseedpvz59x8e9dt55xfznx09a5vf2t2da" timestamp="1687733158"&gt;222&lt;/key&gt;&lt;/foreign-keys&gt;&lt;ref-type name="Journal Article"&gt;17&lt;/ref-type&gt;&lt;contributors&gt;&lt;authors&gt;&lt;author&gt;Christina Öberg&lt;/author&gt;&lt;author&gt;Tommy Tsung-Ying Shih&lt;/author&gt;&lt;/authors&gt;&lt;/contributors&gt;&lt;titles&gt;&lt;title&gt;Divergent and convergent logic of firms: Barriers and enablers for development and commercialization of innovations&lt;/title&gt;&lt;secondary-title&gt;Industrial Marketing Management&lt;/secondary-title&gt;&lt;/titles&gt;&lt;periodical&gt;&lt;full-title&gt;Industrial Marketing Management&lt;/full-title&gt;&lt;/periodical&gt;&lt;pages&gt;419–428&lt;/pages&gt;&lt;volume&gt;43&lt;/volume&gt;&lt;dates&gt;&lt;year&gt;2014&lt;/year&gt;&lt;/dates&gt;&lt;urls&gt;&lt;/urls&gt;&lt;/record&gt;&lt;/Cite&gt;&lt;/EndNote&gt;</w:instrTex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372702">
              <w:rPr>
                <w:rFonts w:ascii="Times New Roman" w:hAnsi="Times New Roman" w:cs="Times New Roman"/>
                <w:noProof/>
                <w:sz w:val="22"/>
                <w:szCs w:val="22"/>
              </w:rPr>
              <w:t>(Öberg &amp; Shih, 2014, p. 421)</w:t>
            </w:r>
            <w:r w:rsidR="008F11D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09670FBB" w14:textId="5E4E0D3C" w:rsidR="00634584" w:rsidRPr="000B6472" w:rsidRDefault="000B6472">
            <w:pPr>
              <w:numPr>
                <w:ilvl w:val="0"/>
                <w:numId w:val="2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 xml:space="preserve">Problems in gov. reg.: Lack of updated institutional frameworks and business laws governing the HC industry, state laws governing the requirements for patient consent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o exchange PHI, clarity of federal and state policies</w:t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ERpc3BsYXlUZXh0PihBZGxlci1NaWxzdGVpbiBldCBhbC4sIDIwMTYs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ERpc3BsYXlUZXh0PihBZGxlci1NaWxzdGVpbiBldCBhbC4sIDIwMTYs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733801">
              <w:rPr>
                <w:rFonts w:ascii="Times New Roman" w:hAnsi="Times New Roman" w:cs="Times New Roman"/>
                <w:noProof/>
                <w:sz w:val="22"/>
                <w:szCs w:val="22"/>
              </w:rPr>
              <w:t>(Adler-Milstein et al., 2016, p. 1284; Kruse, Kristof, et al., 2016, p. 5; Zhu et al., 2006)</w:t>
            </w:r>
            <w:r w:rsidR="00513AB9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795" w:type="pct"/>
          </w:tcPr>
          <w:p w14:paraId="74BDCCAA" w14:textId="77777777" w:rsidR="000B6472" w:rsidRPr="000B6472" w:rsidRDefault="000B6472" w:rsidP="000B6472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s relevant for within- and cross-stakeholder alignment: </w:t>
            </w:r>
          </w:p>
          <w:p w14:paraId="30618E65" w14:textId="0AF0BD9D" w:rsidR="000B6472" w:rsidRPr="000B6472" w:rsidRDefault="000B6472">
            <w:pPr>
              <w:numPr>
                <w:ilvl w:val="0"/>
                <w:numId w:val="2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P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ast interaction experience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history between stakeholders impacting the future relationship, (lack of) past regulations impacting the present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</w:p>
          <w:p w14:paraId="29A07D41" w14:textId="691AE966" w:rsidR="000B6472" w:rsidRPr="000B6472" w:rsidRDefault="000B6472">
            <w:pPr>
              <w:numPr>
                <w:ilvl w:val="0"/>
                <w:numId w:val="2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O</w:t>
            </w:r>
            <w:r w:rsidR="00925DA4">
              <w:rPr>
                <w:rFonts w:ascii="Times New Roman" w:hAnsi="Times New Roman" w:cs="Times New Roman"/>
                <w:sz w:val="22"/>
                <w:szCs w:val="22"/>
              </w:rPr>
              <w:t>ngoing past,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 xml:space="preserve"> generic statement</w:t>
            </w:r>
          </w:p>
          <w:p w14:paraId="0CF1E1CF" w14:textId="4878E0FF" w:rsidR="000B6472" w:rsidRPr="000B6472" w:rsidRDefault="000B6472">
            <w:pPr>
              <w:numPr>
                <w:ilvl w:val="0"/>
                <w:numId w:val="2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P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lanned (policy) initiative</w:t>
            </w:r>
          </w:p>
          <w:p w14:paraId="51D3316E" w14:textId="77777777" w:rsidR="00634584" w:rsidRDefault="0063458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04D1CC5E" w14:textId="77AA0B61" w:rsidR="00E81D5B" w:rsidRDefault="00E81D5B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Unit of analysis: Individual, organization</w:t>
            </w:r>
            <w:r w:rsidR="001A512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A512A" w:rsidRPr="001A512A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b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, system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CZXNoYXJvdjwvQXV0aG9yPjxZZWFyPjIwMTQ8L1llYXI+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CZXNoYXJvdjwvQXV0aG9yPjxZZWFyPjIwMTQ8L1llYXI+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=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Besharov &amp; Smith, 2014; Corsaro &amp; Snehota, 2011; Ingstrup et al., 2020, p. 275; Öberg &amp; Shih, 2014; Skålén et al., 2015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0B038F5" w14:textId="5496B86F" w:rsidR="000B6472" w:rsidRPr="000B6472" w:rsidRDefault="000B6472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 xml:space="preserve">Extent of alignment between institutional </w:t>
            </w:r>
            <w:r w:rsidRPr="000B64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logics: Goals, practices, cognition</w:t>
            </w:r>
            <w:r w:rsidR="00E81D5B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E81D5B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Corsaro&lt;/Author&gt;&lt;Year&gt;2011&lt;/Year&gt;&lt;RecNum&gt;203&lt;/RecNum&gt;&lt;Pages&gt;1043&lt;/Pages&gt;&lt;DisplayText&gt;(Corsaro &amp;amp; Snehota, 2011, p. 1043; Hansen &amp;amp; Baroody, 2020, p. 59)&lt;/DisplayText&gt;&lt;record&gt;&lt;rec-number&gt;203&lt;/rec-number&gt;&lt;foreign-keys&gt;&lt;key app="EN" db-id="tprseedpvz59x8e9dt55xfznx09a5vf2t2da" timestamp="1687217617"&gt;203&lt;/key&gt;&lt;/foreign-keys&gt;&lt;ref-type name="Journal Article"&gt;17&lt;/ref-type&gt;&lt;contributors&gt;&lt;authors&gt;&lt;author&gt;Daniela Corsaro&lt;/author&gt;&lt;author&gt;Ivan Snehota&lt;/author&gt;&lt;/authors&gt;&lt;/contributors&gt;&lt;titles&gt;&lt;title&gt;Alignment and misalignment in business relationships&lt;/title&gt;&lt;secondary-title&gt;Industrial Marketing Management&lt;/secondary-title&gt;&lt;/titles&gt;&lt;periodical&gt;&lt;full-title&gt;Industrial Marketing Management&lt;/full-title&gt;&lt;/periodical&gt;&lt;volume&gt;40&lt;/volume&gt;&lt;dates&gt;&lt;year&gt;2011&lt;/year&gt;&lt;/dates&gt;&lt;urls&gt;&lt;/urls&gt;&lt;/record&gt;&lt;/Cite&gt;&lt;Cite&gt;&lt;Author&gt;Hansen&lt;/Author&gt;&lt;Year&gt;2020&lt;/Year&gt;&lt;RecNum&gt;260&lt;/RecNum&gt;&lt;Pages&gt;59&lt;/Pages&gt;&lt;record&gt;&lt;rec-number&gt;260&lt;/rec-number&gt;&lt;foreign-keys&gt;&lt;key app="EN" db-id="tprseedpvz59x8e9dt55xfznx09a5vf2t2da" timestamp="1689791166"&gt;260&lt;/key&gt;&lt;/foreign-keys&gt;&lt;ref-type name="Journal Article"&gt;17&lt;/ref-type&gt;&lt;contributors&gt;&lt;authors&gt;&lt;author&gt;Hansen, Sean&lt;/author&gt;&lt;author&gt;Baroody, A. James&lt;/author&gt;&lt;/authors&gt;&lt;/contributors&gt;&lt;titles&gt;&lt;title&gt;Electronic Health Records and the Logics of Care: Complementarity and Conflict in the U.S. Healthcare System&lt;/title&gt;&lt;secondary-title&gt;Information Systems Research&lt;/secondary-title&gt;&lt;/titles&gt;&lt;periodical&gt;&lt;full-title&gt;Information Systems Research&lt;/full-title&gt;&lt;/periodical&gt;&lt;pages&gt;57-75&lt;/pages&gt;&lt;volume&gt;31&lt;/volume&gt;&lt;number&gt;1&lt;/number&gt;&lt;dates&gt;&lt;year&gt;2020&lt;/year&gt;&lt;/dates&gt;&lt;publisher&gt;Institute for Operations Research and the Management Sciences (INFORMS)&lt;/publisher&gt;&lt;isbn&gt;1047-7047&lt;/isbn&gt;&lt;urls&gt;&lt;related-urls&gt;&lt;url&gt;https://dx.doi.org/10.1287/isre.2019.0875&lt;/url&gt;&lt;/related-urls&gt;&lt;/urls&gt;&lt;electronic-resource-num&gt;10.1287/isre.2019.0875&lt;/electronic-resource-num&gt;&lt;/record&gt;&lt;/Cite&gt;&lt;/EndNote&gt;</w:instrText>
            </w:r>
            <w:r w:rsidR="00E81D5B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372702">
              <w:rPr>
                <w:rFonts w:ascii="Times New Roman" w:hAnsi="Times New Roman" w:cs="Times New Roman"/>
                <w:noProof/>
                <w:sz w:val="22"/>
                <w:szCs w:val="22"/>
              </w:rPr>
              <w:t>(Corsaro &amp; Snehota, 2011, p. 1043; Hansen &amp; Baroody, 2020, p. 59)</w:t>
            </w:r>
            <w:r w:rsidR="00E81D5B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385DA27" w14:textId="2421DDE7" w:rsidR="000B6472" w:rsidRPr="000B6472" w:rsidRDefault="000B6472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Incentive direction: Strong incentives, lack of incentives, weak incentives, misaligned incentives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b2xtZ3JlbjwvQXV0aG9yPjxZZWFyPjIwMTc8L1llYXI+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</w:fldData>
              </w:fldChar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Ib2xtZ3JlbjwvQXV0aG9yPjxZZWFyPjIwMTc8L1llYXI+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</w:fldData>
              </w:fldChar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</w:r>
            <w:r w:rsidR="00372702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372702">
              <w:rPr>
                <w:rFonts w:ascii="Times New Roman" w:hAnsi="Times New Roman" w:cs="Times New Roman"/>
                <w:noProof/>
                <w:sz w:val="22"/>
                <w:szCs w:val="22"/>
              </w:rPr>
              <w:t>(Holmgren &amp; Adler‐Milstein, 2017, p. 196; Kruse, Kothman, et al., 2016, p. 9; Öberg &amp; Shih, 2014, p. 426)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1AF30AFD" w14:textId="1F0F34B1" w:rsidR="00634584" w:rsidRPr="00E81D5B" w:rsidRDefault="000B6472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Problems in governmental regulations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YWhuPC9BdXRob3I+PFllYXI+MTk2OTwvWWVhcj48UmVj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</w:fldData>
              </w:fldChar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YWhuPC9BdXRob3I+PFllYXI+MTk2OTwvWWVhcj48UmVj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</w:fldData>
              </w:fldChar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</w:r>
            <w:r w:rsidR="009F654D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9F654D">
              <w:rPr>
                <w:rFonts w:ascii="Times New Roman" w:hAnsi="Times New Roman" w:cs="Times New Roman"/>
                <w:noProof/>
                <w:sz w:val="22"/>
                <w:szCs w:val="22"/>
              </w:rPr>
              <w:t>(Adler-Milstein et al., 2016, p. 1284; Holmgren &amp; Adler‐</w:t>
            </w:r>
            <w:r w:rsidR="009F654D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Milstein, 2017, p. 196; Kahn, 1969, p. 16; Ozdemir et al., 2011, p. 501)</w:t>
            </w:r>
            <w:r w:rsidR="008E492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2E1C2127" w14:textId="4DB5B1D3" w:rsidR="00E81D5B" w:rsidRPr="00E81D5B" w:rsidRDefault="000B6472">
            <w:pPr>
              <w:numPr>
                <w:ilvl w:val="0"/>
                <w:numId w:val="2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B6472">
              <w:rPr>
                <w:rFonts w:ascii="Times New Roman" w:hAnsi="Times New Roman" w:cs="Times New Roman"/>
                <w:sz w:val="22"/>
                <w:szCs w:val="22"/>
              </w:rPr>
              <w:t>Stakeholders involved</w:t>
            </w:r>
          </w:p>
        </w:tc>
      </w:tr>
      <w:tr w:rsidR="008253C8" w14:paraId="6D277B97" w14:textId="77777777" w:rsidTr="003807A6">
        <w:tc>
          <w:tcPr>
            <w:tcW w:w="229" w:type="pct"/>
          </w:tcPr>
          <w:p w14:paraId="615227CB" w14:textId="66EBB08B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3</w:t>
            </w:r>
          </w:p>
        </w:tc>
        <w:tc>
          <w:tcPr>
            <w:tcW w:w="795" w:type="pct"/>
          </w:tcPr>
          <w:p w14:paraId="27CD7AA1" w14:textId="648850F0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acilitating conditions</w:t>
            </w:r>
          </w:p>
        </w:tc>
        <w:tc>
          <w:tcPr>
            <w:tcW w:w="795" w:type="pct"/>
          </w:tcPr>
          <w:p w14:paraId="10E62AD6" w14:textId="00653AB4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FacilCon</w:t>
            </w:r>
            <w:proofErr w:type="spellEnd"/>
          </w:p>
        </w:tc>
        <w:tc>
          <w:tcPr>
            <w:tcW w:w="795" w:type="pct"/>
          </w:tcPr>
          <w:p w14:paraId="69061DFE" w14:textId="107489A2" w:rsidR="008F2104" w:rsidRDefault="00A86477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86477">
              <w:rPr>
                <w:rFonts w:ascii="Times New Roman" w:hAnsi="Times New Roman" w:cs="Times New Roman"/>
                <w:sz w:val="22"/>
                <w:szCs w:val="22"/>
              </w:rPr>
              <w:t xml:space="preserve">The extent to which an individual or organization </w:t>
            </w:r>
            <w:r w:rsidR="00D15F8D">
              <w:rPr>
                <w:rFonts w:ascii="Times New Roman" w:hAnsi="Times New Roman" w:cs="Times New Roman"/>
                <w:sz w:val="22"/>
                <w:szCs w:val="22"/>
              </w:rPr>
              <w:t xml:space="preserve">as part of the US healthcare system </w:t>
            </w:r>
            <w:r w:rsidRPr="00A86477">
              <w:rPr>
                <w:rFonts w:ascii="Times New Roman" w:hAnsi="Times New Roman" w:cs="Times New Roman"/>
                <w:sz w:val="22"/>
                <w:szCs w:val="22"/>
              </w:rPr>
              <w:t xml:space="preserve">perceives the existence of an infrastructure to facilitate the adoption of decentralized identity. </w:t>
            </w:r>
          </w:p>
        </w:tc>
        <w:tc>
          <w:tcPr>
            <w:tcW w:w="795" w:type="pct"/>
          </w:tcPr>
          <w:p w14:paraId="1ADEA22C" w14:textId="1039A570" w:rsidR="0031630C" w:rsidRPr="0031630C" w:rsidRDefault="0031630C">
            <w:pPr>
              <w:numPr>
                <w:ilvl w:val="0"/>
                <w:numId w:val="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Perceived behavioral control: Self-efficac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(control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autonomy, knowledge, technical affinity, and competence, holding on to the tried and proven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LcnVz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LcnVz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733801">
              <w:rPr>
                <w:rFonts w:ascii="Times New Roman" w:hAnsi="Times New Roman" w:cs="Times New Roman"/>
                <w:noProof/>
                <w:sz w:val="22"/>
                <w:szCs w:val="22"/>
              </w:rPr>
              <w:t>(Kruse, Kristof, et al., 2016, p. 5; Teckert, 2020, p. 635; Venkatesh et al., 2003, p. 454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6A0024A2" w14:textId="26C43733" w:rsidR="0031630C" w:rsidRPr="0031630C" w:rsidRDefault="0031630C">
            <w:pPr>
              <w:numPr>
                <w:ilvl w:val="0"/>
                <w:numId w:val="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 xml:space="preserve">Objective facilitating factors in the environment: Provision of computer support, </w:t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instructions, guidanc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4&lt;/Pages&gt;&lt;DisplayText&gt;(Venkatesh et al., 2003, p. 454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B03605">
              <w:rPr>
                <w:rFonts w:ascii="Times New Roman" w:hAnsi="Times New Roman" w:cs="Times New Roman"/>
                <w:noProof/>
                <w:sz w:val="22"/>
                <w:szCs w:val="22"/>
              </w:rPr>
              <w:t>(Venkatesh et al., 2003, p. 454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2AB999B4" w14:textId="7A75BDCB" w:rsidR="008F2104" w:rsidRPr="0031630C" w:rsidRDefault="0031630C">
            <w:pPr>
              <w:numPr>
                <w:ilvl w:val="0"/>
                <w:numId w:val="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Workflow integration: Compatibility with other systems, consistency with values, needs, and experiences</w:t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resistance to changing work habits</w:t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EYXV3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WZW5rYXRlc2g8L0F1dGhvcj48WWVhcj4yMDAzPC9ZZWFy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</w:fldData>
              </w:fldCha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</w:r>
            <w:r w:rsidR="0073380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733801">
              <w:rPr>
                <w:rFonts w:ascii="Times New Roman" w:hAnsi="Times New Roman" w:cs="Times New Roman"/>
                <w:noProof/>
                <w:sz w:val="22"/>
                <w:szCs w:val="22"/>
              </w:rPr>
              <w:t>(Dauwed et al., 2019, p. 520; Kruse, Kristof, et al., 2016, p. 5; Venkatesh et al., 2003, p. 454)</w:t>
            </w:r>
            <w:r w:rsidR="00B0360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Pr="0031630C">
              <w:rPr>
                <w:rFonts w:ascii="Times New Roman" w:hAnsi="Times New Roman" w:cs="Times New Roman"/>
                <w:sz w:val="22"/>
                <w:szCs w:val="22"/>
              </w:rPr>
              <w:t>,</w:t>
            </w:r>
          </w:p>
        </w:tc>
        <w:tc>
          <w:tcPr>
            <w:tcW w:w="795" w:type="pct"/>
          </w:tcPr>
          <w:p w14:paraId="422267CE" w14:textId="77777777" w:rsidR="00A36DAB" w:rsidRPr="00A36DAB" w:rsidRDefault="00A36DAB" w:rsidP="00A36DAB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36DAB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 relevant for facilitating conditions: </w:t>
            </w:r>
          </w:p>
          <w:p w14:paraId="3CF52181" w14:textId="7D85708B" w:rsidR="00A36DAB" w:rsidRPr="00A36DAB" w:rsidRDefault="00A36DAB">
            <w:pPr>
              <w:numPr>
                <w:ilvl w:val="0"/>
                <w:numId w:val="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C</w:t>
            </w: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onditions that were present in the past but not anymore</w:t>
            </w:r>
          </w:p>
          <w:p w14:paraId="23131946" w14:textId="14FB596F" w:rsidR="00A36DAB" w:rsidRPr="00A36DAB" w:rsidRDefault="00A36DAB">
            <w:pPr>
              <w:numPr>
                <w:ilvl w:val="0"/>
                <w:numId w:val="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C</w:t>
            </w: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ondition that persi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s,</w:t>
            </w: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 xml:space="preserve"> generic statement</w:t>
            </w:r>
          </w:p>
          <w:p w14:paraId="2EBD49E1" w14:textId="529591A2" w:rsidR="00A36DAB" w:rsidRPr="00A36DAB" w:rsidRDefault="00A36DAB">
            <w:pPr>
              <w:numPr>
                <w:ilvl w:val="0"/>
                <w:numId w:val="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Pr="00A36DAB">
              <w:rPr>
                <w:rFonts w:ascii="Times New Roman" w:hAnsi="Times New Roman" w:cs="Times New Roman"/>
                <w:sz w:val="22"/>
                <w:szCs w:val="22"/>
              </w:rPr>
              <w:t>xpected condition</w:t>
            </w:r>
          </w:p>
          <w:p w14:paraId="2D4A4E9B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3D303722" w14:textId="53670707" w:rsidR="00A86477" w:rsidRPr="00A86477" w:rsidRDefault="00A86477">
            <w:pPr>
              <w:numPr>
                <w:ilvl w:val="0"/>
                <w:numId w:val="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86477">
              <w:rPr>
                <w:rFonts w:ascii="Times New Roman" w:hAnsi="Times New Roman" w:cs="Times New Roman"/>
                <w:sz w:val="22"/>
                <w:szCs w:val="22"/>
              </w:rPr>
              <w:t>Perceived behavioral control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3&lt;/Pages&gt;&lt;DisplayText&gt;(Venkatesh et al., 2003, p. 453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Venkatesh et al., 2003, p. 453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DBFED1D" w14:textId="4B193C4C" w:rsidR="00A86477" w:rsidRPr="00A86477" w:rsidRDefault="00A86477">
            <w:pPr>
              <w:numPr>
                <w:ilvl w:val="0"/>
                <w:numId w:val="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86477">
              <w:rPr>
                <w:rFonts w:ascii="Times New Roman" w:hAnsi="Times New Roman" w:cs="Times New Roman"/>
                <w:sz w:val="22"/>
                <w:szCs w:val="22"/>
              </w:rPr>
              <w:t>Objective facilitating factors in the environm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3&lt;/Pages&gt;&lt;DisplayText&gt;(Venkatesh et al., 2003, p. 453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Venkatesh et al., 2003, p. 453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6F8629A" w14:textId="0FAA7BD7" w:rsidR="00A86477" w:rsidRPr="00A86477" w:rsidRDefault="00A86477">
            <w:pPr>
              <w:numPr>
                <w:ilvl w:val="0"/>
                <w:numId w:val="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A86477">
              <w:rPr>
                <w:rFonts w:ascii="Times New Roman" w:hAnsi="Times New Roman" w:cs="Times New Roman"/>
                <w:sz w:val="22"/>
                <w:szCs w:val="22"/>
              </w:rPr>
              <w:t>Compatibility: Compatibility with work style and workflow, compatibility with need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A36DA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3&lt;/Pages&gt;&lt;DisplayText&gt;(Dauwed et al., 2019, p. 520; Venkatesh et al., 2003, p. 453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Cite&gt;&lt;Author&gt;Dauwed&lt;/Author&gt;&lt;Year&gt;2019&lt;/Year&gt;&lt;RecNum&gt;233&lt;/RecNum&gt;&lt;Pages&gt;520&lt;/Pages&gt;&lt;record&gt;&lt;rec-number&gt;233&lt;/rec-number&gt;&lt;foreign-keys&gt;&lt;key app="EN" db-id="tprseedpvz59x8e9dt55xfznx09a5vf2t2da" timestamp="1687821318"&gt;233&lt;/key&gt;&lt;/foreign-keys&gt;&lt;ref-type name="Conference Proceedings"&gt;10&lt;/ref-type&gt;&lt;contributors&gt;&lt;authors&gt;&lt;author&gt;Dauwed, Mohammed&lt;/author&gt;&lt;author&gt;Yahaya, Jamaiah&lt;/author&gt;&lt;author&gt;Mansor, Zulkefli&lt;/author&gt;&lt;author&gt;Hamdan, Abdul Razak&lt;/author&gt;&lt;author&gt;Meri, Ahmed&lt;/author&gt;&lt;/authors&gt;&lt;/contributors&gt;&lt;titles&gt;&lt;title&gt;Health Information Exchange: Current Trends, Challenges and Recommendations&lt;/title&gt;&lt;alt-title&gt;2019 International Conference on Electrical Engineering and Informatics (ICEEI)&lt;/alt-title&gt;&lt;/titles&gt;&lt;dates&gt;&lt;year&gt;2019&lt;/year&gt;&lt;pub-dates&gt;&lt;date&gt;2019&lt;/date&gt;&lt;/pub-dates&gt;&lt;/dates&gt;&lt;publisher&gt;IEEE&lt;/publisher&gt;&lt;urls&gt;&lt;related-urls&gt;&lt;url&gt;https://dx.doi.org/10.1109/iceei47359.2019.8988833&lt;/url&gt;&lt;/related-urls&gt;&lt;/urls&gt;&lt;electronic-resource-num&gt;10.1109/iceei47359.2019.8988833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A36DAB">
              <w:rPr>
                <w:rFonts w:ascii="Times New Roman" w:hAnsi="Times New Roman" w:cs="Times New Roman"/>
                <w:noProof/>
                <w:sz w:val="22"/>
                <w:szCs w:val="22"/>
              </w:rPr>
              <w:t>(Dauwed et al., 2019, p. 520; Venkatesh et al., 2003, p. 453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16B65D56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8253C8" w14:paraId="5B824269" w14:textId="77777777" w:rsidTr="003807A6">
        <w:tc>
          <w:tcPr>
            <w:tcW w:w="229" w:type="pct"/>
          </w:tcPr>
          <w:p w14:paraId="38B0A43F" w14:textId="7AE0A872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4</w:t>
            </w:r>
          </w:p>
        </w:tc>
        <w:tc>
          <w:tcPr>
            <w:tcW w:w="795" w:type="pct"/>
          </w:tcPr>
          <w:p w14:paraId="6B99CC4B" w14:textId="56E9166D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Exerted effort</w:t>
            </w:r>
          </w:p>
        </w:tc>
        <w:tc>
          <w:tcPr>
            <w:tcW w:w="795" w:type="pct"/>
          </w:tcPr>
          <w:p w14:paraId="063F370F" w14:textId="5765FE3A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ExEff</w:t>
            </w:r>
            <w:proofErr w:type="spellEnd"/>
          </w:p>
        </w:tc>
        <w:tc>
          <w:tcPr>
            <w:tcW w:w="795" w:type="pct"/>
          </w:tcPr>
          <w:p w14:paraId="422FFDCF" w14:textId="5182D432" w:rsidR="008F2104" w:rsidRDefault="00163253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The degree of (expected) effort exerted for the use of decentralized identity.</w:t>
            </w:r>
          </w:p>
        </w:tc>
        <w:tc>
          <w:tcPr>
            <w:tcW w:w="795" w:type="pct"/>
          </w:tcPr>
          <w:p w14:paraId="34A2385A" w14:textId="62E4B057" w:rsidR="00163253" w:rsidRPr="00163253" w:rsidRDefault="00163253">
            <w:pPr>
              <w:numPr>
                <w:ilvl w:val="0"/>
                <w:numId w:val="1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Perceived ease of use: Level of complexity, user experience, user friendliness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0-451&lt;/Pages&gt;&lt;DisplayText&gt;(Venkatesh et al., 2003, pp. 450-451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/EndNote&gt;</w:instrTex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1F25F1">
              <w:rPr>
                <w:rFonts w:ascii="Times New Roman" w:hAnsi="Times New Roman" w:cs="Times New Roman"/>
                <w:noProof/>
                <w:sz w:val="22"/>
                <w:szCs w:val="22"/>
              </w:rPr>
              <w:t>(Venkatesh et al., 2003, pp. 450-451)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E58B4FA" w14:textId="4FB8A945" w:rsidR="00163253" w:rsidRPr="00163253" w:rsidRDefault="00163253">
            <w:pPr>
              <w:numPr>
                <w:ilvl w:val="0"/>
                <w:numId w:val="1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 xml:space="preserve">Willingness to exert effort to 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adopt and use the technology: Added burden, burn-out/overworked, attitude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aG9tcHNvbjwvQXV0aG9yPjxZZWFyPjIwMTk8L1llYXI+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</w:fldData>
              </w:fldChar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aG9tcHNvbjwvQXV0aG9yPjxZZWFyPjIwMTk8L1llYXI+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</w:fldData>
              </w:fldChar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5602F">
              <w:rPr>
                <w:rFonts w:ascii="Times New Roman" w:hAnsi="Times New Roman" w:cs="Times New Roman"/>
                <w:noProof/>
                <w:sz w:val="22"/>
                <w:szCs w:val="22"/>
              </w:rPr>
              <w:t>(Kruse, Kothman, et al., 2016, p. 9; Kruse, Kristof, et al., 2016, p. 5; Thompson &amp; Graetz, 2019, p. 1)</w:t>
            </w:r>
            <w:r w:rsidR="001F25F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628D35A" w14:textId="77777777" w:rsidR="008F2104" w:rsidRDefault="008F2104" w:rsidP="00163253">
            <w:pPr>
              <w:spacing w:line="288" w:lineRule="auto"/>
              <w:jc w:val="center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5817E618" w14:textId="77777777" w:rsidR="00163253" w:rsidRPr="00163253" w:rsidRDefault="00163253" w:rsidP="00163253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s relevant for effort expectations: </w:t>
            </w:r>
          </w:p>
          <w:p w14:paraId="27E2F88B" w14:textId="25B56E6A" w:rsidR="00163253" w:rsidRPr="00163253" w:rsidRDefault="00163253">
            <w:pPr>
              <w:numPr>
                <w:ilvl w:val="0"/>
                <w:numId w:val="1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>xperience</w:t>
            </w:r>
          </w:p>
          <w:p w14:paraId="4965AD75" w14:textId="3C598D7C" w:rsidR="00163253" w:rsidRPr="00163253" w:rsidRDefault="00163253">
            <w:pPr>
              <w:numPr>
                <w:ilvl w:val="0"/>
                <w:numId w:val="1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eneric statement</w:t>
            </w:r>
          </w:p>
          <w:p w14:paraId="5CBC4DD9" w14:textId="09A2B226" w:rsidR="00163253" w:rsidRPr="00163253" w:rsidRDefault="00163253">
            <w:pPr>
              <w:numPr>
                <w:ilvl w:val="0"/>
                <w:numId w:val="1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xpected exerted effort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 xml:space="preserve">exerted effort to 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be expected from a stakeholder</w:t>
            </w:r>
          </w:p>
          <w:p w14:paraId="274105C7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497B17B1" w14:textId="7822D043" w:rsidR="00163253" w:rsidRPr="00163253" w:rsidRDefault="00163253">
            <w:pPr>
              <w:numPr>
                <w:ilvl w:val="0"/>
                <w:numId w:val="1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ype of effort required: Perceived ease of technology selection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perceived ease of use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50&lt;/Pages&gt;&lt;DisplayText&gt;(Kruse, Kristof, et al., 2016, p. 5; Venkatesh et al., 2003, p. 450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Cite&gt;&lt;Author&gt;Kruse&lt;/Author&gt;&lt;Year&gt;2016&lt;/Year&gt;&lt;RecNum&gt;25&lt;/RecNum&gt;&lt;Pages&gt;5&lt;/Pages&gt;&lt;record&gt;&lt;rec-number&gt;25&lt;/rec-number&gt;&lt;foreign-keys&gt;&lt;key app="EN" db-id="tprseedpvz59x8e9dt55xfznx09a5vf2t2da" timestamp="1683566208"&gt;25&lt;/key&gt;&lt;/foreign-keys&gt;&lt;ref-type name="Journal Article"&gt;17&lt;/ref-type&gt;&lt;contributors&gt;&lt;authors&gt;&lt;author&gt;Clemens Scott Kruse&lt;/author&gt;&lt;author&gt;Caitlin Kristof&lt;/author&gt;&lt;author&gt;Beau Jones&lt;/author&gt;&lt;author&gt;Erica Mitchell&lt;/author&gt;&lt;author&gt;Angelica Martinez&lt;/author&gt;&lt;/authors&gt;&lt;/contributors&gt;&lt;titles&gt;&lt;title&gt;Barriers to electronic health record adoption: A systematic literature review&lt;/title&gt;&lt;secondary-title&gt;Journal of Medical Systems&lt;/secondary-title&gt;&lt;/titles&gt;&lt;periodical&gt;&lt;full-title&gt;Journal of Medical Systems&lt;/full-title&gt;&lt;/periodical&gt;&lt;volume&gt;40&lt;/volume&gt;&lt;number&gt;12&lt;/number&gt;&lt;dates&gt;&lt;year&gt;2016&lt;/year&gt;&lt;/dates&gt;&lt;publisher&gt;Springer Science and Business Media LLC&lt;/publisher&gt;&lt;isbn&gt;0148-5598&lt;/isbn&gt;&lt;urls&gt;&lt;related-urls&gt;&lt;url&gt;https://dx.doi.org/10.1007/s10916-016-0628-9&lt;/url&gt;&lt;/related-urls&gt;&lt;/urls&gt;&lt;electronic-resource-num&gt;10.1007/s10916-016-0628-9&lt;/electronic-resource-num&gt;&lt;/record&gt;&lt;/Cite&gt;&lt;/EndNote&gt;</w:instrTex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5602F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Kruse, Kristof, et al., 2016, p. 5; </w:t>
            </w:r>
            <w:r w:rsidR="00E5602F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Venkatesh et al., 2003, p. 450)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Pr="00163253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</w:p>
          <w:p w14:paraId="1248B526" w14:textId="1F8FBF80" w:rsidR="00163253" w:rsidRDefault="00163253">
            <w:pPr>
              <w:numPr>
                <w:ilvl w:val="0"/>
                <w:numId w:val="1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 xml:space="preserve">Willingness to exert effort to adopt and use the </w:t>
            </w:r>
            <w:r w:rsidR="00A45777">
              <w:rPr>
                <w:rFonts w:ascii="Times New Roman" w:hAnsi="Times New Roman" w:cs="Times New Roman"/>
                <w:sz w:val="22"/>
                <w:szCs w:val="22"/>
              </w:rPr>
              <w:t>decentralized identity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03&lt;/Year&gt;&lt;RecNum&gt;183&lt;/RecNum&gt;&lt;Pages&gt;447&lt;/Pages&gt;&lt;DisplayText&gt;(Venkatesh et al., 2003, p. 447)&lt;/DisplayText&gt;&lt;record&gt;&lt;rec-number&gt;183&lt;/rec-number&gt;&lt;foreign-keys&gt;&lt;key app="EN" db-id="tprseedpvz59x8e9dt55xfznx09a5vf2t2da" timestamp="1686893167"&gt;183&lt;/key&gt;&lt;/foreign-keys&gt;&lt;ref-type name="Journal Article"&gt;17&lt;/ref-type&gt;&lt;contributors&gt;&lt;authors&gt;&lt;author&gt;Viswanath Venkatesh&lt;/author&gt;&lt;author&gt;Michael G. Morris&lt;/author&gt;&lt;author&gt;Gordon B. Davis&lt;/author&gt;&lt;author&gt;Fred D. Davis&lt;/author&gt;&lt;/authors&gt;&lt;/contributors&gt;&lt;titles&gt;&lt;title&gt;User acceptance of information technology: Toward a unified view&lt;/title&gt;&lt;secondary-title&gt;MIS Quarterly&lt;/secondary-title&gt;&lt;/titles&gt;&lt;periodical&gt;&lt;full-title&gt;MIS Quarterly&lt;/full-title&gt;&lt;/periodical&gt;&lt;pages&gt;425-478&lt;/pages&gt;&lt;volume&gt;27&lt;/volume&gt;&lt;number&gt;3&lt;/number&gt;&lt;dates&gt;&lt;year&gt;2003&lt;/year&gt;&lt;/dates&gt;&lt;urls&gt;&lt;/urls&gt;&lt;/record&gt;&lt;/Cite&gt;&lt;/EndNote&gt;</w:instrTex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F79E6">
              <w:rPr>
                <w:rFonts w:ascii="Times New Roman" w:hAnsi="Times New Roman" w:cs="Times New Roman"/>
                <w:noProof/>
                <w:sz w:val="22"/>
                <w:szCs w:val="22"/>
              </w:rPr>
              <w:t>(Venkatesh et al., 2003, p. 447)</w:t>
            </w:r>
            <w:r w:rsidR="002F79E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04877438" w14:textId="317D733A" w:rsidR="008F2104" w:rsidRPr="00245329" w:rsidRDefault="00163253">
            <w:pPr>
              <w:numPr>
                <w:ilvl w:val="0"/>
                <w:numId w:val="1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Unit of analysis</w:t>
            </w:r>
            <w:r w:rsidR="00245329">
              <w:rPr>
                <w:rFonts w:ascii="Times New Roman" w:hAnsi="Times New Roman" w:cs="Times New Roman"/>
                <w:sz w:val="22"/>
                <w:szCs w:val="22"/>
              </w:rPr>
              <w:t>: I</w:t>
            </w:r>
            <w:r w:rsidRPr="00163253">
              <w:rPr>
                <w:rFonts w:ascii="Times New Roman" w:hAnsi="Times New Roman" w:cs="Times New Roman"/>
                <w:sz w:val="22"/>
                <w:szCs w:val="22"/>
              </w:rPr>
              <w:t>ndividual, organizational</w:t>
            </w:r>
          </w:p>
        </w:tc>
      </w:tr>
      <w:tr w:rsidR="008253C8" w14:paraId="775C91B3" w14:textId="77777777" w:rsidTr="003807A6">
        <w:tc>
          <w:tcPr>
            <w:tcW w:w="229" w:type="pct"/>
          </w:tcPr>
          <w:p w14:paraId="2F3AAD95" w14:textId="17AB2975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5</w:t>
            </w:r>
          </w:p>
        </w:tc>
        <w:tc>
          <w:tcPr>
            <w:tcW w:w="795" w:type="pct"/>
          </w:tcPr>
          <w:p w14:paraId="7921F522" w14:textId="5BFF6011" w:rsidR="008F2104" w:rsidRDefault="001F5986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Organizational innovativeness</w:t>
            </w:r>
          </w:p>
        </w:tc>
        <w:tc>
          <w:tcPr>
            <w:tcW w:w="795" w:type="pct"/>
          </w:tcPr>
          <w:p w14:paraId="26C6088C" w14:textId="43C5E030" w:rsidR="008F2104" w:rsidRDefault="001F5986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OrgInnov</w:t>
            </w:r>
            <w:proofErr w:type="spellEnd"/>
          </w:p>
        </w:tc>
        <w:tc>
          <w:tcPr>
            <w:tcW w:w="795" w:type="pct"/>
          </w:tcPr>
          <w:p w14:paraId="1642AB9E" w14:textId="3EA58E88" w:rsidR="008F2104" w:rsidRDefault="001F5986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 xml:space="preserve">Th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degree and </w:t>
            </w: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pace of technological innovation within an organization</w:t>
            </w:r>
            <w:r w:rsidR="005D4DC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D4DCA" w:rsidRPr="005D4DCA">
              <w:rPr>
                <w:rFonts w:ascii="Times New Roman" w:hAnsi="Times New Roman" w:cs="Times New Roman"/>
                <w:sz w:val="22"/>
                <w:szCs w:val="22"/>
              </w:rPr>
              <w:t>as part of the US healthcare system.</w:t>
            </w:r>
          </w:p>
        </w:tc>
        <w:tc>
          <w:tcPr>
            <w:tcW w:w="795" w:type="pct"/>
          </w:tcPr>
          <w:p w14:paraId="64092595" w14:textId="181AAA35" w:rsidR="00564047" w:rsidRPr="00564047" w:rsidRDefault="00564047">
            <w:pPr>
              <w:numPr>
                <w:ilvl w:val="0"/>
                <w:numId w:val="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64047">
              <w:rPr>
                <w:rFonts w:ascii="Times New Roman" w:hAnsi="Times New Roman" w:cs="Times New Roman"/>
                <w:sz w:val="22"/>
                <w:szCs w:val="22"/>
              </w:rPr>
              <w:t>Leader attitude toward change: Innovation champion</w:t>
            </w:r>
            <w:r w:rsidR="00944968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564047">
              <w:rPr>
                <w:rFonts w:ascii="Times New Roman" w:hAnsi="Times New Roman" w:cs="Times New Roman"/>
                <w:sz w:val="22"/>
                <w:szCs w:val="22"/>
              </w:rPr>
              <w:t>risk-aversion</w:t>
            </w:r>
            <w:r w:rsidR="001A615D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A615D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316-318`, 414&lt;/Pages&gt;&lt;DisplayText&gt;(Rogers, 2003, pp. 316-318, 414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/EndNote&gt;</w:instrText>
            </w:r>
            <w:r w:rsidR="001A615D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85C5D">
              <w:rPr>
                <w:rFonts w:ascii="Times New Roman" w:hAnsi="Times New Roman" w:cs="Times New Roman"/>
                <w:noProof/>
                <w:sz w:val="22"/>
                <w:szCs w:val="22"/>
              </w:rPr>
              <w:t>(Rogers, 2003, pp. 316-318, 414)</w:t>
            </w:r>
            <w:r w:rsidR="001A615D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16BE8E30" w14:textId="48CDDC89" w:rsidR="008F2104" w:rsidRPr="002B6A96" w:rsidRDefault="00564047">
            <w:pPr>
              <w:numPr>
                <w:ilvl w:val="0"/>
                <w:numId w:val="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64047">
              <w:rPr>
                <w:rFonts w:ascii="Times New Roman" w:hAnsi="Times New Roman" w:cs="Times New Roman"/>
                <w:sz w:val="22"/>
                <w:szCs w:val="22"/>
              </w:rPr>
              <w:t xml:space="preserve">Organizational structure: Centralization (-/+), complexity (knowledge level and expertise of employees) (+/-), formalization (-/+), </w:t>
            </w:r>
            <w:r w:rsidRPr="00564047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nterconnectedness of employees (+/-), organizational slack (+/-), size (+/-), diversity (+/-), agility to make changes</w:t>
            </w:r>
            <w:r w:rsidR="002B6A96">
              <w:rPr>
                <w:rFonts w:ascii="Times New Roman" w:hAnsi="Times New Roman" w:cs="Times New Roman"/>
                <w:sz w:val="22"/>
                <w:szCs w:val="22"/>
              </w:rPr>
              <w:t>, s</w:t>
            </w:r>
            <w:r w:rsidRPr="00564047">
              <w:rPr>
                <w:rFonts w:ascii="Times New Roman" w:hAnsi="Times New Roman" w:cs="Times New Roman"/>
                <w:sz w:val="22"/>
                <w:szCs w:val="22"/>
              </w:rPr>
              <w:t>ystem openness</w:t>
            </w:r>
            <w:r w:rsidR="001A615D" w:rsidRPr="002B6A9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564047">
              <w:rPr>
                <w:rFonts w:ascii="Times New Roman" w:hAnsi="Times New Roman" w:cs="Times New Roman"/>
                <w:sz w:val="22"/>
                <w:szCs w:val="22"/>
              </w:rPr>
              <w:t>(+)</w:t>
            </w:r>
            <w:r w:rsidR="002B6A9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2B6A9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412&lt;/Pages&gt;&lt;DisplayText&gt;(Rogers, 2003, p. 412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/EndNote&gt;</w:instrText>
            </w:r>
            <w:r w:rsidR="002B6A9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B6A96">
              <w:rPr>
                <w:rFonts w:ascii="Times New Roman" w:hAnsi="Times New Roman" w:cs="Times New Roman"/>
                <w:noProof/>
                <w:sz w:val="22"/>
                <w:szCs w:val="22"/>
              </w:rPr>
              <w:t>(Rogers, 2003, p. 412)</w:t>
            </w:r>
            <w:r w:rsidR="002B6A9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795" w:type="pct"/>
          </w:tcPr>
          <w:p w14:paraId="507E25E7" w14:textId="77777777" w:rsidR="00540BC4" w:rsidRPr="00540BC4" w:rsidRDefault="00540BC4" w:rsidP="00540BC4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0BC4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ime period relevant to organizational innovativeness:</w:t>
            </w:r>
          </w:p>
          <w:p w14:paraId="1280DDD2" w14:textId="187AC98E" w:rsidR="00540BC4" w:rsidRPr="00540BC4" w:rsidRDefault="00540BC4">
            <w:pPr>
              <w:numPr>
                <w:ilvl w:val="0"/>
                <w:numId w:val="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0BC4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="005F37EE">
              <w:rPr>
                <w:rFonts w:ascii="Times New Roman" w:hAnsi="Times New Roman" w:cs="Times New Roman"/>
                <w:sz w:val="22"/>
                <w:szCs w:val="22"/>
              </w:rPr>
              <w:t>xperience</w:t>
            </w:r>
          </w:p>
          <w:p w14:paraId="74CA7F07" w14:textId="0804135A" w:rsidR="00540BC4" w:rsidRPr="00540BC4" w:rsidRDefault="00540BC4">
            <w:pPr>
              <w:numPr>
                <w:ilvl w:val="0"/>
                <w:numId w:val="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0BC4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 w:rsidR="005F37EE">
              <w:rPr>
                <w:rFonts w:ascii="Times New Roman" w:hAnsi="Times New Roman" w:cs="Times New Roman"/>
                <w:sz w:val="22"/>
                <w:szCs w:val="22"/>
              </w:rPr>
              <w:t>eneric statement</w:t>
            </w:r>
          </w:p>
          <w:p w14:paraId="17782329" w14:textId="264F6B33" w:rsidR="00540BC4" w:rsidRPr="00540BC4" w:rsidRDefault="00540BC4">
            <w:pPr>
              <w:numPr>
                <w:ilvl w:val="0"/>
                <w:numId w:val="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0BC4">
              <w:rPr>
                <w:rFonts w:ascii="Times New Roman" w:hAnsi="Times New Roman" w:cs="Times New Roman"/>
                <w:sz w:val="22"/>
                <w:szCs w:val="22"/>
              </w:rPr>
              <w:t>Futur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e: E</w:t>
            </w:r>
            <w:r w:rsidR="005F37EE">
              <w:rPr>
                <w:rFonts w:ascii="Times New Roman" w:hAnsi="Times New Roman" w:cs="Times New Roman"/>
                <w:sz w:val="22"/>
                <w:szCs w:val="22"/>
              </w:rPr>
              <w:t>xpectation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="005F37EE">
              <w:rPr>
                <w:rFonts w:ascii="Times New Roman" w:hAnsi="Times New Roman" w:cs="Times New Roman"/>
                <w:sz w:val="22"/>
                <w:szCs w:val="22"/>
              </w:rPr>
              <w:t xml:space="preserve"> hypoth</w:t>
            </w:r>
            <w:r w:rsidR="005D41D4">
              <w:rPr>
                <w:rFonts w:ascii="Times New Roman" w:hAnsi="Times New Roman" w:cs="Times New Roman"/>
                <w:sz w:val="22"/>
                <w:szCs w:val="22"/>
              </w:rPr>
              <w:t>es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is</w:t>
            </w:r>
          </w:p>
          <w:p w14:paraId="27618D59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7EF301DA" w14:textId="637D8277" w:rsidR="001F5986" w:rsidRP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Leader</w:t>
            </w:r>
            <w:r w:rsidR="00540281">
              <w:rPr>
                <w:rFonts w:ascii="Times New Roman" w:hAnsi="Times New Roman" w:cs="Times New Roman"/>
                <w:sz w:val="22"/>
                <w:szCs w:val="22"/>
              </w:rPr>
              <w:t>’s</w:t>
            </w: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 xml:space="preserve"> attitude toward change</w:t>
            </w:r>
            <w:r w:rsidR="00842B97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412&lt;/Pages&gt;&lt;DisplayText&gt;(Rogers, 2003, p. 412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/EndNote&gt;</w:instrTex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40281">
              <w:rPr>
                <w:rFonts w:ascii="Times New Roman" w:hAnsi="Times New Roman" w:cs="Times New Roman"/>
                <w:noProof/>
                <w:sz w:val="22"/>
                <w:szCs w:val="22"/>
              </w:rPr>
              <w:t>(Rogers, 2003, p. 412)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39F015C" w14:textId="26C4FF4D" w:rsidR="001F5986" w:rsidRP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Organizational structure</w:t>
            </w:r>
            <w:r w:rsidR="0054028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412&lt;/Pages&gt;&lt;DisplayText&gt;(Rogers, 2003, p. 412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/EndNote&gt;</w:instrTex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40281">
              <w:rPr>
                <w:rFonts w:ascii="Times New Roman" w:hAnsi="Times New Roman" w:cs="Times New Roman"/>
                <w:noProof/>
                <w:sz w:val="22"/>
                <w:szCs w:val="22"/>
              </w:rPr>
              <w:t>(Rogers, 2003, p. 412)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604299F" w14:textId="0B83733B" w:rsidR="001F5986" w:rsidRP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System openness</w:t>
            </w:r>
            <w:r w:rsidR="0054028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6692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ogers&lt;/Author&gt;&lt;Year&gt;2003&lt;/Year&gt;&lt;RecNum&gt;397&lt;/RecNum&gt;&lt;Pages&gt;412&lt;/Pages&gt;&lt;DisplayText&gt;(Rogers, 2003, p. 412)&lt;/DisplayText&gt;&lt;record&gt;&lt;rec-number&gt;397&lt;/rec-number&gt;&lt;foreign-keys&gt;&lt;key app="EN" db-id="tprseedpvz59x8e9dt55xfznx09a5vf2t2da" timestamp="1693067647"&gt;397&lt;/key&gt;&lt;/foreign-keys&gt;&lt;ref-type name="Book"&gt;6&lt;/ref-type&gt;&lt;contributors&gt;&lt;authors&gt;&lt;author&gt;Everett M Rogers&lt;/author&gt;&lt;/authors&gt;&lt;/contributors&gt;&lt;titles&gt;&lt;title&gt;Diffusion of innovations&lt;/title&gt;&lt;/titles&gt;&lt;edition&gt;5th&lt;/edition&gt;&lt;dates&gt;&lt;year&gt;2003&lt;/year&gt;&lt;/dates&gt;&lt;publisher&gt;Free Press&lt;/publisher&gt;&lt;urls&gt;&lt;/urls&gt;&lt;/record&gt;&lt;/Cite&gt;&lt;/EndNote&gt;</w:instrTex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40281">
              <w:rPr>
                <w:rFonts w:ascii="Times New Roman" w:hAnsi="Times New Roman" w:cs="Times New Roman"/>
                <w:noProof/>
                <w:sz w:val="22"/>
                <w:szCs w:val="22"/>
              </w:rPr>
              <w:t>(Rogers, 2003, p. 412)</w:t>
            </w:r>
            <w:r w:rsidR="00540281" w:rsidRPr="00540281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BFE6BFE" w14:textId="0744AAC9" w:rsidR="001F5986" w:rsidRP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Location: Rural, urban</w:t>
            </w:r>
            <w:r w:rsidR="00E441D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E441D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31630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Kruse&lt;/Author&gt;&lt;Year&gt;2016&lt;/Year&gt;&lt;RecNum&gt;23&lt;/RecNum&gt;&lt;Pages&gt;10&lt;/Pages&gt;&lt;DisplayText&gt;(Kruse, Kothman, et al., 2016, p. 10)&lt;/DisplayText&gt;&lt;record&gt;&lt;rec-number&gt;23&lt;/rec-number&gt;&lt;foreign-keys&gt;&lt;key app="EN" db-id="tprseedpvz59x8e9dt55xfznx09a5vf2t2da" timestamp="1683565918"&gt;23&lt;/key&gt;&lt;/foreign-keys&gt;&lt;ref-type name="Journal Article"&gt;17&lt;/ref-type&gt;&lt;contributors&gt;&lt;authors&gt;&lt;author&gt;Kruse, Clemens Scott&lt;/author&gt;&lt;author&gt;Kothman, Krysta&lt;/author&gt;&lt;author&gt;Anerobi, Keshia&lt;/author&gt;&lt;author&gt;Abanaka, Lillian&lt;/author&gt;&lt;/authors&gt;&lt;/contributors&gt;&lt;titles&gt;&lt;title&gt;Adoption Factors of the Electronic Health Record: A Systematic Review&lt;/title&gt;&lt;secondary-title&gt;JMIR Medical Informatics&lt;/secondary-title&gt;&lt;/titles&gt;&lt;periodical&gt;&lt;full-title&gt;JMIR Medical Informatics&lt;/full-title&gt;&lt;/periodical&gt;&lt;pages&gt;e19&lt;/pages&gt;&lt;volume&gt;4&lt;/volume&gt;&lt;number&gt;2&lt;/number&gt;&lt;dates&gt;&lt;year&gt;2016&lt;/year&gt;&lt;/dates&gt;&lt;publisher&gt;JMIR Publications Inc.&lt;/publisher&gt;&lt;isbn&gt;2291-9694&lt;/isbn&gt;&lt;urls&gt;&lt;related-urls&gt;&lt;url&gt;https://dx.doi.org/10.2196/medinform.5525&lt;/url&gt;&lt;/related-urls&gt;&lt;/urls&gt;&lt;electronic-resource-num&gt;10.2196/medinform.5525&lt;/electronic-resource-num&gt;&lt;/record&gt;&lt;/Cite&gt;&lt;/EndNote&gt;</w:instrText>
            </w:r>
            <w:r w:rsidR="00E441D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31630C">
              <w:rPr>
                <w:rFonts w:ascii="Times New Roman" w:hAnsi="Times New Roman" w:cs="Times New Roman"/>
                <w:noProof/>
                <w:sz w:val="22"/>
                <w:szCs w:val="22"/>
              </w:rPr>
              <w:t>(Kruse, Kothman, et al., 2016, p. 10)</w:t>
            </w:r>
            <w:r w:rsidR="00E441D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6A81EEB9" w14:textId="10A641C5" w:rsid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rofitability of the organization</w:t>
            </w:r>
          </w:p>
          <w:p w14:paraId="107D71D9" w14:textId="77777777" w:rsidR="001F5986" w:rsidRPr="001F5986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Leadership’s formal power</w:t>
            </w:r>
          </w:p>
          <w:p w14:paraId="647854DD" w14:textId="4E965D04" w:rsidR="008F2104" w:rsidRPr="00540281" w:rsidRDefault="001F5986">
            <w:pPr>
              <w:numPr>
                <w:ilvl w:val="0"/>
                <w:numId w:val="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1F5986">
              <w:rPr>
                <w:rFonts w:ascii="Times New Roman" w:hAnsi="Times New Roman" w:cs="Times New Roman"/>
                <w:sz w:val="22"/>
                <w:szCs w:val="22"/>
              </w:rPr>
              <w:t>Dependency on external parties</w:t>
            </w:r>
          </w:p>
        </w:tc>
      </w:tr>
      <w:tr w:rsidR="008253C8" w14:paraId="71082AE8" w14:textId="77777777" w:rsidTr="003807A6">
        <w:tc>
          <w:tcPr>
            <w:tcW w:w="229" w:type="pct"/>
          </w:tcPr>
          <w:p w14:paraId="354E840D" w14:textId="1C6233B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6</w:t>
            </w:r>
          </w:p>
        </w:tc>
        <w:tc>
          <w:tcPr>
            <w:tcW w:w="795" w:type="pct"/>
          </w:tcPr>
          <w:p w14:paraId="202CC2A9" w14:textId="1DA4A17B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Business value</w:t>
            </w:r>
          </w:p>
        </w:tc>
        <w:tc>
          <w:tcPr>
            <w:tcW w:w="795" w:type="pct"/>
          </w:tcPr>
          <w:p w14:paraId="7034A25C" w14:textId="4D5190C0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Fin</w:t>
            </w:r>
          </w:p>
        </w:tc>
        <w:tc>
          <w:tcPr>
            <w:tcW w:w="795" w:type="pct"/>
          </w:tcPr>
          <w:p w14:paraId="04829527" w14:textId="56F5773E" w:rsidR="000C6B0F" w:rsidRPr="000C6B0F" w:rsidRDefault="000C6B0F" w:rsidP="000C6B0F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Dimensions to be considered for quantifying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decentralized identity’s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impact on the business of the innovation-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deploying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organization. </w:t>
            </w:r>
          </w:p>
          <w:p w14:paraId="2E45A2E0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02FB4EB8" w14:textId="6C02AC7D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D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irect, foreseeable, and quantifiable financial costs: Budget, subscription fees, technology implem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t>entation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costs, maintenance</w: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ongoing costs</w:t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ZWNrZXJ0PC9BdXRob3I+PFllYXI+MjAyMDwvWWVhcj48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</w:fldData>
              </w:fldChar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ZWNrZXJ0PC9BdXRob3I+PFllYXI+MjAyMDwvWWVhcj48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</w:fldData>
              </w:fldChar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785ADC">
              <w:rPr>
                <w:rFonts w:ascii="Times New Roman" w:hAnsi="Times New Roman" w:cs="Times New Roman"/>
                <w:noProof/>
                <w:sz w:val="22"/>
                <w:szCs w:val="22"/>
              </w:rPr>
              <w:t>(Kruse, Kothman, et al., 2016, p. 9; Kruse, Kristof, et al., 2016, p. 5; Ozdemir et al., 2011, p. 492; Teckert, 2020, p. 635; Thompson &amp; Graetz, 2019, p. 5)</w:t>
            </w:r>
            <w:r w:rsidR="00BB63D0" w:rsidRPr="00BB63D0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E0799EB" w14:textId="5948D300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Legal risk: Privacy concerns, security concerns, HIPAA compliance 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Zhu&lt;/Author&gt;&lt;Year&gt;2006&lt;/Year&gt;&lt;RecNum&gt;206&lt;/RecNum&gt;&lt;Pages&gt;524&lt;/Pages&gt;&lt;DisplayText&gt;(Zhu et al., 2006, p. 524)&lt;/DisplayText&gt;&lt;record&gt;&lt;rec-number&gt;206&lt;/rec-number&gt;&lt;foreign-keys&gt;&lt;key app="EN" db-id="tprseedpvz59x8e9dt55xfznx09a5vf2t2da" timestamp="1687402088"&gt;206&lt;/key&gt;&lt;/foreign-keys&gt;&lt;ref-type name="Journal Article"&gt;17&lt;/ref-type&gt;&lt;contributors&gt;&lt;authors&gt;&lt;author&gt;Kevin Zhu&lt;/author&gt;&lt;author&gt;Kenneth L. Kraemer&lt;/author&gt;&lt;author&gt;Vijay Gurbaxani&lt;/author&gt;&lt;author&gt;Sean Xin Xu&lt;/author&gt;&lt;/authors&gt;&lt;/contributors&gt;&lt;titles&gt;&lt;title&gt;Migration to open-standard interorganizational systems: Network effects, switching costs, and path dependency&lt;/title&gt;&lt;secondary-title&gt;MIS Quarterly&lt;/secondary-title&gt;&lt;/titles&gt;&lt;periodical&gt;&lt;full-title&gt;MIS Quarterly&lt;/full-title&gt;&lt;/periodical&gt;&lt;pages&gt;515-539&lt;/pages&gt;&lt;volume&gt;30&lt;/volume&gt;&lt;number&gt;Special Issue&lt;/number&gt;&lt;dates&gt;&lt;year&gt;2006&lt;/year&gt;&lt;/dates&gt;&lt;urls&gt;&lt;/urls&gt;&lt;/record&gt;&lt;/Cite&gt;&lt;/EndNote&gt;</w:instrTex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4F1788">
              <w:rPr>
                <w:rFonts w:ascii="Times New Roman" w:hAnsi="Times New Roman" w:cs="Times New Roman"/>
                <w:noProof/>
                <w:sz w:val="22"/>
                <w:szCs w:val="22"/>
              </w:rPr>
              <w:t>(Zhu et al., 2006, p. 524)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04A8CB9B" w14:textId="0BE10401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Managerial complexity: Level of complexity and attendant risk, organizational adjustment necessary, level of leadership attention requirement, limited intellectual performance of involved managers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4F1788" w:rsidRPr="004F178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Zhu&lt;/Author&gt;&lt;Year&gt;2006&lt;/Year&gt;&lt;RecNum&gt;206&lt;/RecNum&gt;&lt;Pages&gt;524&lt;/Pages&gt;&lt;DisplayText&gt;(Flessa &amp;amp; Huebner, 2021, p. 8; Zhu et al., 2006, p. 524)&lt;/DisplayText&gt;&lt;record&gt;&lt;rec-number&gt;206&lt;/rec-number&gt;&lt;foreign-keys&gt;&lt;key app="EN" db-id="tprseedpvz59x8e9dt55xfznx09a5vf2t2da" timestamp="1687402088"&gt;206&lt;/key&gt;&lt;/foreign-keys&gt;&lt;ref-type name="Journal Article"&gt;17&lt;/ref-type&gt;&lt;contributors&gt;&lt;authors&gt;&lt;author&gt;Kevin Zhu&lt;/author&gt;&lt;author&gt;Kenneth L. Kraemer&lt;/author&gt;&lt;author&gt;Vijay Gurbaxani&lt;/author&gt;&lt;author&gt;Sean Xin Xu&lt;/author&gt;&lt;/authors&gt;&lt;/contributors&gt;&lt;titles&gt;&lt;title&gt;Migration to open-standard interorganizational systems: Network effects, switching costs, and path dependency&lt;/title&gt;&lt;secondary-title&gt;MIS Quarterly&lt;/secondary-title&gt;&lt;/titles&gt;&lt;periodical&gt;&lt;full-title&gt;MIS Quarterly&lt;/full-title&gt;&lt;/periodical&gt;&lt;pages&gt;515-539&lt;/pages&gt;&lt;volume&gt;30&lt;/volume&gt;&lt;number&gt;Special Issue&lt;/number&gt;&lt;dates&gt;&lt;year&gt;2006&lt;/year&gt;&lt;/dates&gt;&lt;urls&gt;&lt;/urls&gt;&lt;/record&gt;&lt;/Cite&gt;&lt;Cite&gt;&lt;Author&gt;Flessa&lt;/Author&gt;&lt;Year&gt;2021&lt;/Year&gt;&lt;RecNum&gt;237&lt;/RecNum&gt;&lt;Pages&gt;8&lt;/Pages&gt;&lt;record&gt;&lt;rec-number&gt;237&lt;/rec-number&gt;&lt;foreign-keys&gt;&lt;key app="EN" db-id="tprseedpvz59x8e9dt55xfznx09a5vf2t2da" timestamp="1688215748"&gt;237&lt;/key&gt;&lt;/foreign-keys&gt;&lt;ref-type name="Journal Article"&gt;17&lt;/ref-type&gt;&lt;contributors&gt;&lt;authors&gt;&lt;author&gt;Flessa, Steffen&lt;/author&gt;&lt;author&gt;Huebner, Claudia&lt;/author&gt;&lt;/authors&gt;&lt;/contributors&gt;&lt;titles&gt;&lt;title&gt;Innovations in Health Care—A Conceptual Framework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0026&lt;/pages&gt;&lt;volume&gt;18&lt;/volume&gt;&lt;number&gt;19&lt;/number&gt;&lt;dates&gt;&lt;year&gt;2021&lt;/year&gt;&lt;/dates&gt;&lt;publisher&gt;MDPI AG&lt;/publisher&gt;&lt;isbn&gt;1660-4601&lt;/isbn&gt;&lt;urls&gt;&lt;related-urls&gt;&lt;url&gt;https://dx.doi.org/10.3390/ijerph181910026&lt;/url&gt;&lt;/related-urls&gt;&lt;/urls&gt;&lt;electronic-resource-num&gt;10.3390/ijerph181910026&lt;/electronic-resource-num&gt;&lt;/record&gt;&lt;/Cite&gt;&lt;/EndNote&gt;</w:instrText>
            </w:r>
            <w:r w:rsidR="004F1788" w:rsidRPr="004F178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032D3">
              <w:rPr>
                <w:rFonts w:ascii="Times New Roman" w:hAnsi="Times New Roman" w:cs="Times New Roman"/>
                <w:noProof/>
                <w:sz w:val="22"/>
                <w:szCs w:val="22"/>
              </w:rPr>
              <w:t>(Flessa &amp; Huebner, 2021, p. 8; Zhu et al., 2006, p. 524)</w:t>
            </w:r>
            <w:r w:rsidR="004F1788" w:rsidRPr="004F178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A97ADD5" w14:textId="2F033F69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Reduced productivity during transformation: Loss in time due to use of systems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n parallel, loss in medical examinations</w:t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Teckert&lt;/Author&gt;&lt;Year&gt;2020&lt;/Year&gt;&lt;RecNum&gt;274&lt;/RecNum&gt;&lt;Pages&gt;635&lt;/Pages&gt;&lt;DisplayText&gt;(Teckert, 2020, p. 635)&lt;/DisplayText&gt;&lt;record&gt;&lt;rec-number&gt;274&lt;/rec-number&gt;&lt;foreign-keys&gt;&lt;key app="EN" db-id="tprseedpvz59x8e9dt55xfznx09a5vf2t2da" timestamp="1689794708"&gt;274&lt;/key&gt;&lt;/foreign-keys&gt;&lt;ref-type name="Journal Article"&gt;17&lt;/ref-type&gt;&lt;contributors&gt;&lt;authors&gt;&lt;author&gt;Özlem Teckert&lt;/author&gt;&lt;/authors&gt;&lt;/contributors&gt;&lt;titles&gt;&lt;title&gt;More Information Continuity Through Health Networks? Barriers to Implementation and Use of Health IT&lt;/title&gt;&lt;secondary-title&gt;Digital Personalized Health and Medicine&lt;/secondary-title&gt;&lt;/titles&gt;&lt;periodical&gt;&lt;full-title&gt;Digital Personalized Health and Medicine&lt;/full-title&gt;&lt;/periodical&gt;&lt;dates&gt;&lt;year&gt;2020&lt;/year&gt;&lt;/dates&gt;&lt;urls&gt;&lt;related-urls&gt;&lt;url&gt;https://dx.doi.org/10.3233/shti200237&lt;/url&gt;&lt;/related-urls&gt;&lt;/urls&gt;&lt;electronic-resource-num&gt;10.3233/shti200237&lt;/electronic-resource-num&gt;&lt;/record&gt;&lt;/Cite&gt;&lt;/EndNote&gt;</w:instrText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BB63D0">
              <w:rPr>
                <w:rFonts w:ascii="Times New Roman" w:hAnsi="Times New Roman" w:cs="Times New Roman"/>
                <w:noProof/>
                <w:sz w:val="22"/>
                <w:szCs w:val="22"/>
              </w:rPr>
              <w:t>(Teckert, 2020, p. 635)</w:t>
            </w:r>
            <w:r w:rsidR="00BB63D0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2360AD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07F4AAE2" w14:textId="579DE220" w:rsidR="000C6B0F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Political costs: Innovation resistance, strike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Flessa&lt;/Author&gt;&lt;Year&gt;2021&lt;/Year&gt;&lt;RecNum&gt;237&lt;/RecNum&gt;&lt;Pages&gt;8&lt;/Pages&gt;&lt;DisplayText&gt;(Flessa &amp;amp; Huebner, 2021, p. 8)&lt;/DisplayText&gt;&lt;record&gt;&lt;rec-number&gt;237&lt;/rec-number&gt;&lt;foreign-keys&gt;&lt;key app="EN" db-id="tprseedpvz59x8e9dt55xfznx09a5vf2t2da" timestamp="1688215748"&gt;237&lt;/key&gt;&lt;/foreign-keys&gt;&lt;ref-type name="Journal Article"&gt;17&lt;/ref-type&gt;&lt;contributors&gt;&lt;authors&gt;&lt;author&gt;Flessa, Steffen&lt;/author&gt;&lt;author&gt;Huebner, Claudia&lt;/author&gt;&lt;/authors&gt;&lt;/contributors&gt;&lt;titles&gt;&lt;title&gt;Innovations in Health Care—A Conceptual Framework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10026&lt;/pages&gt;&lt;volume&gt;18&lt;/volume&gt;&lt;number&gt;19&lt;/number&gt;&lt;dates&gt;&lt;year&gt;2021&lt;/year&gt;&lt;/dates&gt;&lt;publisher&gt;MDPI AG&lt;/publisher&gt;&lt;isbn&gt;1660-4601&lt;/isbn&gt;&lt;urls&gt;&lt;related-urls&gt;&lt;url&gt;https://dx.doi.org/10.3390/ijerph181910026&lt;/url&gt;&lt;/related-urls&gt;&lt;/urls&gt;&lt;electronic-resource-num&gt;10.3390/ijerph181910026&lt;/electronic-resource-num&gt;&lt;/record&gt;&lt;/Cite&gt;&lt;/EndNote&gt;</w:instrTex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032D3">
              <w:rPr>
                <w:rFonts w:ascii="Times New Roman" w:hAnsi="Times New Roman" w:cs="Times New Roman"/>
                <w:noProof/>
                <w:sz w:val="22"/>
                <w:szCs w:val="22"/>
              </w:rPr>
              <w:t>(Flessa &amp; Huebner, 2021, p. 8)</w:t>
            </w:r>
            <w:r w:rsidR="00E032D3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4086442A" w14:textId="07034B21" w:rsidR="008F2104" w:rsidRPr="000C6B0F" w:rsidRDefault="000C6B0F">
            <w:pPr>
              <w:numPr>
                <w:ilvl w:val="0"/>
                <w:numId w:val="3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Financial requirements: Business case, ROI uncertainty</w: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Kruse&lt;/Author&gt;&lt;Year&gt;2016&lt;/Year&gt;&lt;RecNum&gt;25&lt;/RecNum&gt;&lt;Pages&gt;5&lt;/Pages&gt;&lt;DisplayText&gt;(Kruse, Kristof, et al., 2016, p. 5)&lt;/DisplayText&gt;&lt;record&gt;&lt;rec-number&gt;25&lt;/rec-number&gt;&lt;foreign-keys&gt;&lt;key app="EN" db-id="tprseedpvz59x8e9dt55xfznx09a5vf2t2da" timestamp="1683566208"&gt;25&lt;/key&gt;&lt;/foreign-keys&gt;&lt;ref-type name="Journal Article"&gt;17&lt;/ref-type&gt;&lt;contributors&gt;&lt;authors&gt;&lt;author&gt;Clemens Scott Kruse&lt;/author&gt;&lt;author&gt;Caitlin Kristof&lt;/author&gt;&lt;author&gt;Beau Jones&lt;/author&gt;&lt;author&gt;Erica Mitchell&lt;/author&gt;&lt;author&gt;Angelica Martinez&lt;/author&gt;&lt;/authors&gt;&lt;/contributors&gt;&lt;titles&gt;&lt;title&gt;Barriers to electronic health record adoption: A systematic literature review&lt;/title&gt;&lt;secondary-title&gt;Journal of Medical Systems&lt;/secondary-title&gt;&lt;/titles&gt;&lt;periodical&gt;&lt;full-title&gt;Journal of Medical Systems&lt;/full-title&gt;&lt;/periodical&gt;&lt;volume&gt;40&lt;/volume&gt;&lt;number&gt;12&lt;/number&gt;&lt;dates&gt;&lt;year&gt;2016&lt;/year&gt;&lt;/dates&gt;&lt;publisher&gt;Springer Science and Business Media LLC&lt;/publisher&gt;&lt;isbn&gt;0148-5598&lt;/isbn&gt;&lt;urls&gt;&lt;related-urls&gt;&lt;url&gt;https://dx.doi.org/10.1007/s10916-016-0628-9&lt;/url&gt;&lt;/related-urls&gt;&lt;/urls&gt;&lt;electronic-resource-num&gt;10.1007/s10916-016-0628-9&lt;/electronic-resource-num&gt;&lt;/record&gt;&lt;/Cite&gt;&lt;/EndNote&gt;</w:instrTex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785ADC">
              <w:rPr>
                <w:rFonts w:ascii="Times New Roman" w:hAnsi="Times New Roman" w:cs="Times New Roman"/>
                <w:noProof/>
                <w:sz w:val="22"/>
                <w:szCs w:val="22"/>
              </w:rPr>
              <w:t>(Kruse, Kristof, et al., 2016, p. 5)</w:t>
            </w:r>
            <w:r w:rsidR="00785ADC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  <w:tc>
          <w:tcPr>
            <w:tcW w:w="795" w:type="pct"/>
          </w:tcPr>
          <w:p w14:paraId="6AC0FC3B" w14:textId="19C64AEA" w:rsidR="000C6B0F" w:rsidRPr="000C6B0F" w:rsidRDefault="000C6B0F" w:rsidP="000C6B0F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 relevant for </w:t>
            </w:r>
            <w:r w:rsidR="00DD6FD9">
              <w:rPr>
                <w:rFonts w:ascii="Times New Roman" w:hAnsi="Times New Roman" w:cs="Times New Roman"/>
                <w:sz w:val="22"/>
                <w:szCs w:val="22"/>
              </w:rPr>
              <w:t>business value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:</w:t>
            </w:r>
          </w:p>
          <w:p w14:paraId="08995E3F" w14:textId="4468F134" w:rsidR="000C6B0F" w:rsidRPr="000C6B0F" w:rsidRDefault="000C6B0F">
            <w:pPr>
              <w:numPr>
                <w:ilvl w:val="0"/>
                <w:numId w:val="3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R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ationale tha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was present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in the past but not anymore</w:t>
            </w:r>
          </w:p>
          <w:p w14:paraId="7EC13F32" w14:textId="3316FB42" w:rsidR="000C6B0F" w:rsidRPr="000C6B0F" w:rsidRDefault="000C6B0F">
            <w:pPr>
              <w:numPr>
                <w:ilvl w:val="0"/>
                <w:numId w:val="3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R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ationale that persist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 xml:space="preserve"> generic statement</w:t>
            </w:r>
          </w:p>
          <w:p w14:paraId="56A256BA" w14:textId="69ABA724" w:rsidR="000C6B0F" w:rsidRPr="000C6B0F" w:rsidRDefault="000C6B0F">
            <w:pPr>
              <w:numPr>
                <w:ilvl w:val="0"/>
                <w:numId w:val="3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xpected rationale</w:t>
            </w:r>
          </w:p>
          <w:p w14:paraId="79F1E276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53EF507A" w14:textId="589DCF24" w:rsidR="000C6B0F" w:rsidRPr="000C6B0F" w:rsidRDefault="000C6B0F">
            <w:pPr>
              <w:numPr>
                <w:ilvl w:val="0"/>
                <w:numId w:val="3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Type of deployment costs: Direct costs (direct, foreseeable, and quantifiable financial costs) indirect costs (legal risk, managerial complexity, reduced productivity during transformatio</w:t>
            </w:r>
            <w:r w:rsidR="002360AD">
              <w:rPr>
                <w:rFonts w:ascii="Times New Roman" w:hAnsi="Times New Roman" w:cs="Times New Roman"/>
                <w:sz w:val="22"/>
                <w:szCs w:val="22"/>
              </w:rPr>
              <w:t>n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0C6B0F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political costs)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FBhZ2VzPjUyOTwvUGFnZXM+PERpc3BsYXlUZXh0PihGbGVzc2EgJmFt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</w:fldData>
              </w:fldChar>
            </w:r>
            <w:r w:rsidR="002360A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2360AD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aaHU8L0F1dGhvcj48WWVhcj4yMDA2PC9ZZWFyPjxSZWNO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</w:fldData>
              </w:fldChar>
            </w:r>
            <w:r w:rsidR="002360AD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2360AD">
              <w:rPr>
                <w:rFonts w:ascii="Times New Roman" w:hAnsi="Times New Roman" w:cs="Times New Roman"/>
                <w:sz w:val="22"/>
                <w:szCs w:val="22"/>
              </w:rPr>
            </w:r>
            <w:r w:rsidR="002360AD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360AD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Flessa &amp; Huebner, 2021, p. 8; Teckert, </w:t>
            </w:r>
            <w:r w:rsidR="002360AD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2020, p. 635; Zhu et al., 2006, p. 529)</w:t>
            </w:r>
            <w:r w:rsidR="004F178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F89B596" w14:textId="4818D5BB" w:rsidR="008F2104" w:rsidRPr="000C6B0F" w:rsidRDefault="000C6B0F">
            <w:pPr>
              <w:numPr>
                <w:ilvl w:val="0"/>
                <w:numId w:val="34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C6B0F">
              <w:rPr>
                <w:rFonts w:ascii="Times New Roman" w:hAnsi="Times New Roman" w:cs="Times New Roman"/>
                <w:sz w:val="22"/>
                <w:szCs w:val="22"/>
              </w:rPr>
              <w:t>Requirements: Financial requirements, non-financial requirements</w:t>
            </w:r>
          </w:p>
        </w:tc>
      </w:tr>
      <w:tr w:rsidR="008253C8" w14:paraId="76764E12" w14:textId="77777777" w:rsidTr="003807A6">
        <w:tc>
          <w:tcPr>
            <w:tcW w:w="229" w:type="pct"/>
          </w:tcPr>
          <w:p w14:paraId="6A5BCCD5" w14:textId="7E66AE85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7</w:t>
            </w:r>
          </w:p>
        </w:tc>
        <w:tc>
          <w:tcPr>
            <w:tcW w:w="795" w:type="pct"/>
          </w:tcPr>
          <w:p w14:paraId="5ECE03D5" w14:textId="3317BFB8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Technology performance</w:t>
            </w:r>
          </w:p>
        </w:tc>
        <w:tc>
          <w:tcPr>
            <w:tcW w:w="795" w:type="pct"/>
          </w:tcPr>
          <w:p w14:paraId="2075F745" w14:textId="32F3D3E8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TechPerf</w:t>
            </w:r>
            <w:proofErr w:type="spellEnd"/>
          </w:p>
        </w:tc>
        <w:tc>
          <w:tcPr>
            <w:tcW w:w="795" w:type="pct"/>
          </w:tcPr>
          <w:p w14:paraId="689BD354" w14:textId="1E5B8CBC" w:rsidR="008F2104" w:rsidRDefault="00D15F8D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D15F8D">
              <w:rPr>
                <w:rFonts w:ascii="Times New Roman" w:hAnsi="Times New Roman" w:cs="Times New Roman"/>
                <w:sz w:val="22"/>
                <w:szCs w:val="22"/>
              </w:rPr>
              <w:t xml:space="preserve">The degree </w:t>
            </w:r>
            <w:r w:rsidR="005D4DCA" w:rsidRPr="005D4DCA">
              <w:rPr>
                <w:rFonts w:ascii="Times New Roman" w:hAnsi="Times New Roman" w:cs="Times New Roman"/>
                <w:sz w:val="22"/>
                <w:szCs w:val="22"/>
              </w:rPr>
              <w:t xml:space="preserve">to which individuals or organizations operating within the US healthcare system perceive technology as aiding in the improvement of job performance, as well as an objective evaluation </w:t>
            </w:r>
            <w:r w:rsidR="005D4DCA" w:rsidRPr="005D4DCA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of technology performance.</w:t>
            </w:r>
          </w:p>
        </w:tc>
        <w:tc>
          <w:tcPr>
            <w:tcW w:w="795" w:type="pct"/>
          </w:tcPr>
          <w:p w14:paraId="43569BA4" w14:textId="77777777" w:rsidR="00062212" w:rsidRPr="00062212" w:rsidRDefault="00062212">
            <w:pPr>
              <w:numPr>
                <w:ilvl w:val="0"/>
                <w:numId w:val="1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6221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ask-technology fit: Replicating the physical in digital world</w:t>
            </w:r>
          </w:p>
          <w:p w14:paraId="65C5544B" w14:textId="16E64506" w:rsidR="00062212" w:rsidRPr="00062212" w:rsidRDefault="00062212">
            <w:pPr>
              <w:numPr>
                <w:ilvl w:val="0"/>
                <w:numId w:val="1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Quality of shared data: Accuracy of shared data, usefulnes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 xml:space="preserve">meaningfulness of shared data,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data </w:t>
            </w: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availabilit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, data completeness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fldChar w:fldCharType="begin">
                <w:fldData xml:space="preserve">PEVuZE5vdGU+PENpdGU+PEF1dGhvcj5UaG9tcHNvbjwvQXV0aG9yPjxZZWFyPjIwMTk8L1llYXI+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L2RhdGVzPjxwdWJsaXNoZXI+U3ByaW5nZXIgU2NpZW5jZSBhbmQgQnVzaW5l
c3MgTWVkaWEgTExDPC9wdWJsaXNoZXI+PGlzYm4+MDE0OC01NTk4PC9pc2JuPjx1cmxzPjxyZWxh
dGVkLXVybHM+PHVybD5odHRwczovL2R4LmRvaS5vcmcvMTAuMTAwNy9zMTA5MTYtMDE2LTA2Mjgt
OTwvdXJsPjwvcmVsYXRlZC11cmxzPjwvdXJscz48ZWxlY3Ryb25pYy1yZXNvdXJjZS1udW0+MTAu
MTAwNy9zMTA5MTYtMDE2LTA2MjgtOTwvZWxlY3Ryb25pYy1yZXNvdXJjZS1udW0+PC9yZWNvcmQ+
PC9DaXRlPjwvRW5kTm90ZT5=
</w:fldData>
              </w:fldChar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UaG9tcHNvbjwvQXV0aG9yPjxZZWFyPjIwMTk8L1llYXI+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L2RhdGVzPjxwdWJsaXNoZXI+U3ByaW5nZXIgU2NpZW5jZSBhbmQgQnVzaW5l
c3MgTWVkaWEgTExDPC9wdWJsaXNoZXI+PGlzYm4+MDE0OC01NTk4PC9pc2JuPjx1cmxzPjxyZWxh
dGVkLXVybHM+PHVybD5odHRwczovL2R4LmRvaS5vcmcvMTAuMTAwNy9zMTA5MTYtMDE2LTA2Mjgt
OTwvdXJsPjwvcmVsYXRlZC11cmxzPjwvdXJscz48ZWxlY3Ryb25pYy1yZXNvdXJjZS1udW0+MTAu
MTAwNy9zMTA5MTYtMDE2LTA2MjgtOTwvZWxlY3Ryb25pYy1yZXNvdXJjZS1udW0+PC9yZWNvcmQ+
PC9DaXRlPjwvRW5kTm90ZT5=
</w:fldData>
              </w:fldChar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</w:r>
            <w:r w:rsidR="00E5602F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E5602F">
              <w:rPr>
                <w:rFonts w:ascii="Times New Roman" w:hAnsi="Times New Roman" w:cs="Times New Roman"/>
                <w:noProof/>
                <w:sz w:val="22"/>
                <w:szCs w:val="22"/>
              </w:rPr>
              <w:t>(Kruse, Kothman, et al., 2016, p. 9; Kruse, Kristof, et al., 2016, p. 5; Thompson &amp; Graetz, 2019, p. 1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E3FB742" w14:textId="357C70DB" w:rsidR="00062212" w:rsidRPr="00062212" w:rsidRDefault="00062212">
            <w:pPr>
              <w:numPr>
                <w:ilvl w:val="0"/>
                <w:numId w:val="1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Trust: Data integrity, data reliabilit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2B01E5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Rathert&lt;/Author&gt;&lt;Year&gt;2017&lt;/Year&gt;&lt;RecNum&gt;281&lt;/RecNum&gt;&lt;Pages&gt;18-19&lt;/Pages&gt;&lt;DisplayText&gt;(Rathert et al., 2017, pp. 18-19)&lt;/DisplayText&gt;&lt;record&gt;&lt;rec-number&gt;281&lt;/rec-number&gt;&lt;foreign-keys&gt;&lt;key app="EN" db-id="tprseedpvz59x8e9dt55xfznx09a5vf2t2da" timestamp="1689977354"&gt;281&lt;/key&gt;&lt;/foreign-keys&gt;&lt;ref-type name="Journal Article"&gt;17&lt;/ref-type&gt;&lt;contributors&gt;&lt;authors&gt;&lt;author&gt;Cheryl Rathert&lt;/author&gt;&lt;author&gt;Tracy H. Porter&lt;/author&gt;&lt;author&gt;Jessica N. Mittler&lt;/author&gt;&lt;author&gt;Michelle Fleig-Palmer&lt;/author&gt;&lt;/authors&gt;&lt;/contributors&gt;&lt;titles&gt;&lt;title&gt;Seven years after Meaningful Use: Physicians&amp;apos; and nurses&amp;apos; experiences with electronic health records&lt;/title&gt;&lt;secondary-title&gt;Healthcare Management Review&lt;/secondary-title&gt;&lt;/titles&gt;&lt;periodical&gt;&lt;full-title&gt;Healthcare Management Review&lt;/full-title&gt;&lt;/periodical&gt;&lt;dates&gt;&lt;year&gt;2017&lt;/year&gt;&lt;/dates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2B01E5">
              <w:rPr>
                <w:rFonts w:ascii="Times New Roman" w:hAnsi="Times New Roman" w:cs="Times New Roman"/>
                <w:noProof/>
                <w:sz w:val="22"/>
                <w:szCs w:val="22"/>
              </w:rPr>
              <w:t>(Rathert et al., 2017, pp. 18-19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D663C09" w14:textId="77777777" w:rsidR="00062212" w:rsidRPr="00062212" w:rsidRDefault="00062212">
            <w:pPr>
              <w:numPr>
                <w:ilvl w:val="0"/>
                <w:numId w:val="1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62212">
              <w:rPr>
                <w:rFonts w:ascii="Times New Roman" w:hAnsi="Times New Roman" w:cs="Times New Roman"/>
                <w:sz w:val="22"/>
                <w:szCs w:val="22"/>
              </w:rPr>
              <w:t>Magnitude in performance: Comparison to other technologies</w:t>
            </w:r>
          </w:p>
          <w:p w14:paraId="3D071F5F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6E6A2BD8" w14:textId="77777777" w:rsidR="00942EE8" w:rsidRPr="00942EE8" w:rsidRDefault="00942EE8" w:rsidP="00942EE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42EE8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s relevant for technology performance: </w:t>
            </w:r>
          </w:p>
          <w:p w14:paraId="7A20E996" w14:textId="3AAE6190" w:rsidR="00942EE8" w:rsidRPr="00942EE8" w:rsidRDefault="00942EE8">
            <w:pPr>
              <w:numPr>
                <w:ilvl w:val="0"/>
                <w:numId w:val="1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42EE8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xperience</w:t>
            </w:r>
          </w:p>
          <w:p w14:paraId="5BAE23E4" w14:textId="14C3A937" w:rsidR="00942EE8" w:rsidRPr="00942EE8" w:rsidRDefault="00942EE8">
            <w:pPr>
              <w:numPr>
                <w:ilvl w:val="0"/>
                <w:numId w:val="1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42EE8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eneric statement</w:t>
            </w:r>
          </w:p>
          <w:p w14:paraId="42A3BA2B" w14:textId="196D7285" w:rsidR="00942EE8" w:rsidRPr="00942EE8" w:rsidRDefault="00942EE8">
            <w:pPr>
              <w:numPr>
                <w:ilvl w:val="0"/>
                <w:numId w:val="1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942EE8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xpected performance</w:t>
            </w:r>
          </w:p>
          <w:p w14:paraId="554B61E4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2EC9434E" w14:textId="2A11A4F1" w:rsidR="00F13D36" w:rsidRPr="00F13D36" w:rsidRDefault="00F13D36">
            <w:pPr>
              <w:numPr>
                <w:ilvl w:val="0"/>
                <w:numId w:val="1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Task-technology fi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Goodhue&lt;/Author&gt;&lt;Year&gt;1995&lt;/Year&gt;&lt;RecNum&gt;169&lt;/RecNum&gt;&lt;Pages&gt;218&lt;/Pages&gt;&lt;DisplayText&gt;(Goodhue &amp;amp; Thompson, 1995, p. 218)&lt;/DisplayText&gt;&lt;record&gt;&lt;rec-number&gt;169&lt;/rec-number&gt;&lt;foreign-keys&gt;&lt;key app="EN" db-id="tprseedpvz59x8e9dt55xfznx09a5vf2t2da" timestamp="1686778251"&gt;169&lt;/key&gt;&lt;/foreign-keys&gt;&lt;ref-type name="Journal Article"&gt;17&lt;/ref-type&gt;&lt;contributors&gt;&lt;authors&gt;&lt;author&gt;Dale L. Goodhue&lt;/author&gt;&lt;author&gt;Ronald L. Thompson&lt;/author&gt;&lt;/authors&gt;&lt;/contributors&gt;&lt;titles&gt;&lt;title&gt;Task-technology fit and individual performance&lt;/title&gt;&lt;secondary-title&gt;MIS Quarterly&lt;/secondary-title&gt;&lt;/titles&gt;&lt;periodical&gt;&lt;full-title&gt;MIS Quarterly&lt;/full-title&gt;&lt;/periodical&gt;&lt;pages&gt;213-236&lt;/pages&gt;&lt;volume&gt;19&lt;/volume&gt;&lt;number&gt;2&lt;/number&gt;&lt;dates&gt;&lt;year&gt;1995&lt;/year&gt;&lt;/dates&gt;&lt;urls&gt;&lt;/urls&gt;&lt;/record&gt;&lt;/Cite&gt;&lt;/EndNote&gt;</w:instrTex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DA6BCE">
              <w:rPr>
                <w:rFonts w:ascii="Times New Roman" w:hAnsi="Times New Roman" w:cs="Times New Roman"/>
                <w:noProof/>
                <w:sz w:val="22"/>
                <w:szCs w:val="22"/>
              </w:rPr>
              <w:t>(Goodhue &amp; Thompson, 1995, p. 218)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A27DF00" w14:textId="187C8123" w:rsidR="00F13D36" w:rsidRPr="00F13D36" w:rsidRDefault="00F13D36">
            <w:pPr>
              <w:numPr>
                <w:ilvl w:val="0"/>
                <w:numId w:val="1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Type of performance: Functional performance (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t xml:space="preserve">i.e., </w:t>
            </w: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 xml:space="preserve">technical performance) and non-functional </w:t>
            </w:r>
            <w:r w:rsidRPr="00F13D36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erformance (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t xml:space="preserve">e.g., </w:t>
            </w: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objective privacy and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or security, trust, quality of shared data, timeliness of data)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Mw7NwZXogTWFydMOtbmV6PC9BdXRob3I+PFllYXI+MjAy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==
</w:fldData>
              </w:fldChar>
            </w:r>
            <w:r w:rsidR="005B44D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 w:rsidR="005B44DC"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Mw7NwZXogTWFydMOtbmV6PC9BdXRob3I+PFllYXI+MjAy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==
</w:fldData>
              </w:fldChar>
            </w:r>
            <w:r w:rsidR="005B44DC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 w:rsidR="005B44DC">
              <w:rPr>
                <w:rFonts w:ascii="Times New Roman" w:hAnsi="Times New Roman" w:cs="Times New Roman"/>
                <w:sz w:val="22"/>
                <w:szCs w:val="22"/>
              </w:rPr>
            </w:r>
            <w:r w:rsidR="005B44DC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B44DC">
              <w:rPr>
                <w:rFonts w:ascii="Times New Roman" w:hAnsi="Times New Roman" w:cs="Times New Roman"/>
                <w:noProof/>
                <w:sz w:val="22"/>
                <w:szCs w:val="22"/>
              </w:rPr>
              <w:t>(Kruse, Kothman, et al., 2016, p. 9; López Martínez et al., 2023, pp. 11-13; Rathert et al., 2017, pp. 18-19; Sahi et al., 2018, p. 467; Teckert, 2020; Thompson &amp; Graetz, 2019, p. 5)</w:t>
            </w:r>
            <w:r w:rsidR="00DA6BCE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7F754A0" w14:textId="458DC1E5" w:rsidR="008F2104" w:rsidRPr="00F13D36" w:rsidRDefault="00F13D36">
            <w:pPr>
              <w:numPr>
                <w:ilvl w:val="0"/>
                <w:numId w:val="1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F13D36">
              <w:rPr>
                <w:rFonts w:ascii="Times New Roman" w:hAnsi="Times New Roman" w:cs="Times New Roman"/>
                <w:sz w:val="22"/>
                <w:szCs w:val="22"/>
              </w:rPr>
              <w:t>Magnitude of performance</w:t>
            </w:r>
          </w:p>
        </w:tc>
      </w:tr>
      <w:tr w:rsidR="008253C8" w14:paraId="301ED1F7" w14:textId="77777777" w:rsidTr="003807A6">
        <w:tc>
          <w:tcPr>
            <w:tcW w:w="229" w:type="pct"/>
          </w:tcPr>
          <w:p w14:paraId="339E0179" w14:textId="4442299D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8</w:t>
            </w:r>
          </w:p>
        </w:tc>
        <w:tc>
          <w:tcPr>
            <w:tcW w:w="795" w:type="pct"/>
          </w:tcPr>
          <w:p w14:paraId="4FAB5F64" w14:textId="365E8CD3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Risk-trust trade-off</w:t>
            </w:r>
          </w:p>
        </w:tc>
        <w:tc>
          <w:tcPr>
            <w:tcW w:w="795" w:type="pct"/>
          </w:tcPr>
          <w:p w14:paraId="7C775066" w14:textId="7AA8C93F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RiskTrust</w:t>
            </w:r>
            <w:proofErr w:type="spellEnd"/>
          </w:p>
        </w:tc>
        <w:tc>
          <w:tcPr>
            <w:tcW w:w="795" w:type="pct"/>
          </w:tcPr>
          <w:p w14:paraId="0854476E" w14:textId="5617E5B9" w:rsidR="008F2104" w:rsidRDefault="002F5E4C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2F5E4C">
              <w:rPr>
                <w:rFonts w:ascii="Times New Roman" w:hAnsi="Times New Roman" w:cs="Times New Roman"/>
                <w:sz w:val="22"/>
                <w:szCs w:val="22"/>
              </w:rPr>
              <w:t xml:space="preserve">The willingness of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healthcare </w:t>
            </w:r>
            <w:r w:rsidRPr="002F5E4C">
              <w:rPr>
                <w:rFonts w:ascii="Times New Roman" w:hAnsi="Times New Roman" w:cs="Times New Roman"/>
                <w:sz w:val="22"/>
                <w:szCs w:val="22"/>
              </w:rPr>
              <w:t>stakeholders to cooperate, based on a risk-trust trade-off analysi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.</w:t>
            </w:r>
          </w:p>
        </w:tc>
        <w:tc>
          <w:tcPr>
            <w:tcW w:w="795" w:type="pct"/>
          </w:tcPr>
          <w:p w14:paraId="1716BE56" w14:textId="22143C34" w:rsidR="008E0EA5" w:rsidRPr="008E0EA5" w:rsidRDefault="008E0EA5">
            <w:pPr>
              <w:numPr>
                <w:ilvl w:val="0"/>
                <w:numId w:val="2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Privacy and</w:t>
            </w:r>
            <w:r w:rsidR="00D749D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D749D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or security concerns: Patient consent to provide access to health information, business intelligence</w:t>
            </w:r>
            <w:r w:rsidR="00D749DC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A33B4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73&lt;/Pages&gt;&lt;DisplayText&gt;(Anderson &amp;amp; Agarwal, 2011, p. 473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A33B46"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Anderson &amp; </w:t>
            </w:r>
            <w:r w:rsidR="00A33B46"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Agarwal, 2011, p. 473)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E90B1EC" w14:textId="763F417C" w:rsidR="008E0EA5" w:rsidRPr="008E0EA5" w:rsidRDefault="008E0EA5">
            <w:pPr>
              <w:numPr>
                <w:ilvl w:val="0"/>
                <w:numId w:val="2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 xml:space="preserve">Trust in electronic medium: 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t>Any f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 xml:space="preserve">actors considered when deciding on whether to trust a technology </w:t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74-475`, 487&lt;/Pages&gt;&lt;DisplayText&gt;(Anderson &amp;amp; Agarwal, 2011, pp. 474-475, 487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647D06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p. 474-475, 487)</w:t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70068BEA" w14:textId="3B5C7D0B" w:rsidR="008E0EA5" w:rsidRPr="008E0EA5" w:rsidRDefault="008E0EA5">
            <w:pPr>
              <w:numPr>
                <w:ilvl w:val="0"/>
                <w:numId w:val="2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Emotions: Emotions about own health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anything beyond privacy and security concerns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A33B46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73-474&lt;/Pages&gt;&lt;DisplayText&gt;(Anderson &amp;amp; Agarwal, 2011, pp. 473-474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A33B46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p. 473-474)</w:t>
            </w:r>
            <w:r w:rsidR="00D225A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2444E981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75937445" w14:textId="77777777" w:rsidR="008E0EA5" w:rsidRPr="008E0EA5" w:rsidRDefault="008E0EA5" w:rsidP="008E0EA5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ime periods relevant to the risk-trust trade-off analysis: </w:t>
            </w:r>
          </w:p>
          <w:p w14:paraId="34E06278" w14:textId="2A090726" w:rsidR="008E0EA5" w:rsidRPr="008E0EA5" w:rsidRDefault="008E0EA5">
            <w:pPr>
              <w:numPr>
                <w:ilvl w:val="0"/>
                <w:numId w:val="2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P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ast interaction, past interaction impacting future interaction</w:t>
            </w:r>
          </w:p>
          <w:p w14:paraId="1F2E628C" w14:textId="2B21863E" w:rsidR="008E0EA5" w:rsidRPr="008E0EA5" w:rsidRDefault="008E0EA5">
            <w:pPr>
              <w:numPr>
                <w:ilvl w:val="0"/>
                <w:numId w:val="2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C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urrent perception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emotion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 generic statement</w:t>
            </w:r>
          </w:p>
          <w:p w14:paraId="51875D3D" w14:textId="4C31EE57" w:rsidR="008E0EA5" w:rsidRPr="008E0EA5" w:rsidRDefault="008E0EA5">
            <w:pPr>
              <w:numPr>
                <w:ilvl w:val="0"/>
                <w:numId w:val="2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E0EA5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xpected perception / emotion</w:t>
            </w:r>
          </w:p>
          <w:p w14:paraId="02BEC997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625E2152" w14:textId="471BD1CF" w:rsidR="00245329" w:rsidRPr="00245329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245329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ubjective privacy and</w:t>
            </w:r>
            <w:r w:rsidR="004E37C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245329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4E37C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245329">
              <w:rPr>
                <w:rFonts w:ascii="Times New Roman" w:hAnsi="Times New Roman" w:cs="Times New Roman"/>
                <w:sz w:val="22"/>
                <w:szCs w:val="22"/>
              </w:rPr>
              <w:t>or security concerns</w:t>
            </w:r>
            <w:r w:rsidR="004E37C1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0EA5" w:rsidRPr="008E0EA5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>h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107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87&lt;/Pages&gt;&lt;DisplayText&gt;(Anderson &amp;amp; Agarwal, 2011, p. 487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1073B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. 487)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 w:rsidR="004E37C1">
              <w:rPr>
                <w:rFonts w:ascii="Times New Roman" w:hAnsi="Times New Roman" w:cs="Times New Roman"/>
                <w:sz w:val="22"/>
                <w:szCs w:val="22"/>
                <w:vertAlign w:val="superscript"/>
              </w:rPr>
              <w:t xml:space="preserve"> </w:t>
            </w:r>
          </w:p>
          <w:p w14:paraId="503123C6" w14:textId="2246E9A9" w:rsidR="00245329" w:rsidRPr="00245329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245329">
              <w:rPr>
                <w:rFonts w:ascii="Times New Roman" w:hAnsi="Times New Roman" w:cs="Times New Roman"/>
                <w:sz w:val="22"/>
                <w:szCs w:val="22"/>
              </w:rPr>
              <w:t xml:space="preserve">Trust in 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t xml:space="preserve">electronic medium 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fldChar w:fldCharType="begin"/>
            </w:r>
            <w:r w:rsidR="005107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74-475`, 487&lt;/Pages&gt;&lt;DisplayText&gt;(Anderson &amp;amp; Agarwal, 2011, pp. 474-475, 487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1073B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p. 474-475, 487)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08364CBB" w14:textId="5354F105" w:rsidR="00245329" w:rsidRPr="00245329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245329">
              <w:rPr>
                <w:rFonts w:ascii="Times New Roman" w:hAnsi="Times New Roman" w:cs="Times New Roman"/>
                <w:sz w:val="22"/>
                <w:szCs w:val="22"/>
              </w:rPr>
              <w:t>Information requesting stakeholder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107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81&lt;/Pages&gt;&lt;DisplayText&gt;(Anderson &amp;amp; Agarwal, 2011, p. 481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1073B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. 481)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6F629DD3" w14:textId="49638FDF" w:rsidR="00245329" w:rsidRPr="00245329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245329">
              <w:rPr>
                <w:rFonts w:ascii="Times New Roman" w:hAnsi="Times New Roman" w:cs="Times New Roman"/>
                <w:sz w:val="22"/>
                <w:szCs w:val="22"/>
              </w:rPr>
              <w:t>Intended purpose of information request: Marketing, research, patient care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51073B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Anderson&lt;/Author&gt;&lt;Year&gt;2011&lt;/Year&gt;&lt;RecNum&gt;254&lt;/RecNum&gt;&lt;Pages&gt;480-481&lt;/Pages&gt;&lt;DisplayText&gt;(Anderson &amp;amp; Agarwal, 2011, pp. 480-481)&lt;/DisplayText&gt;&lt;record&gt;&lt;rec-number&gt;254&lt;/rec-number&gt;&lt;foreign-keys&gt;&lt;key app="EN" db-id="tprseedpvz59x8e9dt55xfznx09a5vf2t2da" timestamp="1688941373"&gt;254&lt;/key&gt;&lt;/foreign-keys&gt;&lt;ref-type name="Journal Article"&gt;17&lt;/ref-type&gt;&lt;contributors&gt;&lt;authors&gt;&lt;author&gt;Catherine L. Anderson&lt;/author&gt;&lt;author&gt;Ritu Agarwal&lt;/author&gt;&lt;/authors&gt;&lt;/contributors&gt;&lt;titles&gt;&lt;title&gt;The digitization of healthcare: Boundary risks, emotion, and consumer willingness to disclose personal health information&lt;/title&gt;&lt;secondary-title&gt;Information Systems Research&lt;/secondary-title&gt;&lt;/titles&gt;&lt;periodical&gt;&lt;full-title&gt;Information Systems Research&lt;/full-title&gt;&lt;/periodical&gt;&lt;volume&gt;22&lt;/volume&gt;&lt;number&gt;3&lt;/number&gt;&lt;dates&gt;&lt;year&gt;2011&lt;/year&gt;&lt;/dates&gt;&lt;urls&gt;&lt;/urls&gt;&lt;/record&gt;&lt;/Cite&gt;&lt;/EndNote&gt;</w:instrTex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51073B">
              <w:rPr>
                <w:rFonts w:ascii="Times New Roman" w:hAnsi="Times New Roman" w:cs="Times New Roman"/>
                <w:noProof/>
                <w:sz w:val="22"/>
                <w:szCs w:val="22"/>
              </w:rPr>
              <w:t>(Anderson &amp; Agarwal, 2011, pp. 480-481)</w:t>
            </w:r>
            <w:r w:rsidR="008E0EA5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C30B1D4" w14:textId="77777777" w:rsidR="00245329" w:rsidRPr="00245329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245329">
              <w:rPr>
                <w:rFonts w:ascii="Times New Roman" w:hAnsi="Times New Roman" w:cs="Times New Roman"/>
                <w:sz w:val="22"/>
                <w:szCs w:val="22"/>
              </w:rPr>
              <w:t>Unit of analysis: Individual, organizational, systemic</w:t>
            </w:r>
          </w:p>
          <w:p w14:paraId="481B58F6" w14:textId="4DF0DC44" w:rsidR="00245329" w:rsidRPr="00245329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245329">
              <w:rPr>
                <w:rFonts w:ascii="Times New Roman" w:hAnsi="Times New Roman" w:cs="Times New Roman"/>
                <w:sz w:val="22"/>
                <w:szCs w:val="22"/>
              </w:rPr>
              <w:t>Stakeholder involved</w:t>
            </w:r>
          </w:p>
          <w:p w14:paraId="6C486385" w14:textId="263C250C" w:rsidR="008F2104" w:rsidRPr="00245329" w:rsidRDefault="00245329">
            <w:pPr>
              <w:numPr>
                <w:ilvl w:val="0"/>
                <w:numId w:val="1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245329">
              <w:rPr>
                <w:rFonts w:ascii="Times New Roman" w:hAnsi="Times New Roman" w:cs="Times New Roman"/>
                <w:sz w:val="22"/>
                <w:szCs w:val="22"/>
              </w:rPr>
              <w:t>Emotions</w:t>
            </w:r>
          </w:p>
        </w:tc>
      </w:tr>
      <w:tr w:rsidR="008253C8" w14:paraId="0FCA820C" w14:textId="77777777" w:rsidTr="003807A6">
        <w:tc>
          <w:tcPr>
            <w:tcW w:w="229" w:type="pct"/>
          </w:tcPr>
          <w:p w14:paraId="2969C9D2" w14:textId="39434B45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9</w:t>
            </w:r>
          </w:p>
        </w:tc>
        <w:tc>
          <w:tcPr>
            <w:tcW w:w="795" w:type="pct"/>
          </w:tcPr>
          <w:p w14:paraId="5A705601" w14:textId="327DB193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ystemic tension</w:t>
            </w:r>
            <w:r w:rsidR="00CE094B">
              <w:rPr>
                <w:rFonts w:ascii="Times New Roman" w:hAnsi="Times New Roman" w:cs="Times New Roman"/>
                <w:sz w:val="22"/>
                <w:szCs w:val="22"/>
              </w:rPr>
              <w:t>s</w:t>
            </w:r>
          </w:p>
        </w:tc>
        <w:tc>
          <w:tcPr>
            <w:tcW w:w="795" w:type="pct"/>
          </w:tcPr>
          <w:p w14:paraId="22A0409A" w14:textId="1FC28C67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SystemTens</w:t>
            </w:r>
            <w:proofErr w:type="spellEnd"/>
          </w:p>
        </w:tc>
        <w:tc>
          <w:tcPr>
            <w:tcW w:w="795" w:type="pct"/>
          </w:tcPr>
          <w:p w14:paraId="78DB1E6C" w14:textId="011D8FF8" w:rsidR="008F2104" w:rsidRDefault="00542F72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The building up of strain in th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healthcare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 system 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due to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decentralized technology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, which brings about the need to establish a new equilibrium.</w:t>
            </w:r>
          </w:p>
        </w:tc>
        <w:tc>
          <w:tcPr>
            <w:tcW w:w="795" w:type="pct"/>
          </w:tcPr>
          <w:p w14:paraId="092B0435" w14:textId="7206C032" w:rsidR="008F2104" w:rsidRPr="00542F72" w:rsidRDefault="00542F72">
            <w:pPr>
              <w:numPr>
                <w:ilvl w:val="0"/>
                <w:numId w:val="27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Cultural configuration: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C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ross-over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integration of different fields (philosophy and technology), patient empowerment</w:t>
            </w:r>
          </w:p>
        </w:tc>
        <w:tc>
          <w:tcPr>
            <w:tcW w:w="795" w:type="pct"/>
          </w:tcPr>
          <w:p w14:paraId="30FF02D7" w14:textId="77777777" w:rsidR="00542F72" w:rsidRPr="00542F72" w:rsidRDefault="00542F72" w:rsidP="00542F72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Time period relevant to systemic tensions:</w:t>
            </w:r>
          </w:p>
          <w:p w14:paraId="421CAFB2" w14:textId="4E49069A" w:rsidR="00542F72" w:rsidRPr="00542F72" w:rsidRDefault="00542F72">
            <w:pPr>
              <w:numPr>
                <w:ilvl w:val="0"/>
                <w:numId w:val="2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Past (tension tha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was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 present in the past but not anymore)</w:t>
            </w:r>
          </w:p>
          <w:p w14:paraId="618D2557" w14:textId="292688CD" w:rsidR="00542F72" w:rsidRPr="00542F72" w:rsidRDefault="00542F72">
            <w:pPr>
              <w:numPr>
                <w:ilvl w:val="0"/>
                <w:numId w:val="2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Present (tension that persi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s, 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 xml:space="preserve">generic statement) </w:t>
            </w:r>
          </w:p>
          <w:p w14:paraId="524D192E" w14:textId="465AF956" w:rsidR="008F2104" w:rsidRPr="00542F72" w:rsidRDefault="00542F72">
            <w:pPr>
              <w:numPr>
                <w:ilvl w:val="0"/>
                <w:numId w:val="26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Future (future tension)</w:t>
            </w:r>
          </w:p>
        </w:tc>
        <w:tc>
          <w:tcPr>
            <w:tcW w:w="795" w:type="pct"/>
          </w:tcPr>
          <w:p w14:paraId="727F85F8" w14:textId="77CDE4AC" w:rsidR="00542F72" w:rsidRPr="00542F72" w:rsidRDefault="00542F72">
            <w:pPr>
              <w:numPr>
                <w:ilvl w:val="0"/>
                <w:numId w:val="2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takeholder</w:t>
            </w:r>
            <w:r w:rsidR="00647D06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542F72">
              <w:rPr>
                <w:rFonts w:ascii="Times New Roman" w:hAnsi="Times New Roman" w:cs="Times New Roman"/>
                <w:sz w:val="22"/>
                <w:szCs w:val="22"/>
              </w:rPr>
              <w:t>involved</w:t>
            </w:r>
          </w:p>
          <w:p w14:paraId="72CBCED4" w14:textId="55793A09" w:rsidR="008F2104" w:rsidRPr="00542F72" w:rsidRDefault="00542F72">
            <w:pPr>
              <w:numPr>
                <w:ilvl w:val="0"/>
                <w:numId w:val="25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542F72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 xml:space="preserve">Tension-type: Technological, cultural configuration, raison d’êtr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Parsons&lt;/Author&gt;&lt;Year&gt;1951&lt;/Year&gt;&lt;RecNum&gt;177&lt;/RecNum&gt;&lt;Pages&gt;331&lt;/Pages&gt;&lt;DisplayText&gt;(Parsons, 1951, p. 331)&lt;/DisplayText&gt;&lt;record&gt;&lt;rec-number&gt;177&lt;/rec-number&gt;&lt;foreign-keys&gt;&lt;key app="EN" db-id="tprseedpvz59x8e9dt55xfznx09a5vf2t2da" timestamp="1686863329"&gt;177&lt;/key&gt;&lt;/foreign-keys&gt;&lt;ref-type name="Electronic Book"&gt;44&lt;/ref-type&gt;&lt;contributors&gt;&lt;authors&gt;&lt;author&gt;Talcott Parsons&lt;/author&gt;&lt;/authors&gt;&lt;secondary-authors&gt;&lt;author&gt;Bryan S. Turner&lt;/author&gt;&lt;/secondary-authors&gt;&lt;/contributors&gt;&lt;titles&gt;&lt;title&gt;The Social System&lt;/title&gt;&lt;/titles&gt;&lt;dates&gt;&lt;year&gt;1951&lt;/year&gt;&lt;/dates&gt;&lt;publisher&gt;Routledge&lt;/publisher&gt;&lt;urls&gt;&lt;/urls&gt;&lt;/record&gt;&lt;/Cite&gt;&lt;/EndNote&gt;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>(Parsons, 1951, p. 331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</w:tc>
      </w:tr>
      <w:tr w:rsidR="008253C8" w14:paraId="7027C933" w14:textId="77777777" w:rsidTr="003807A6">
        <w:tc>
          <w:tcPr>
            <w:tcW w:w="229" w:type="pct"/>
          </w:tcPr>
          <w:p w14:paraId="55DC4287" w14:textId="63948B71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10</w:t>
            </w:r>
          </w:p>
        </w:tc>
        <w:tc>
          <w:tcPr>
            <w:tcW w:w="795" w:type="pct"/>
          </w:tcPr>
          <w:p w14:paraId="7DF10DFB" w14:textId="41637D85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System characteristics</w:t>
            </w:r>
          </w:p>
        </w:tc>
        <w:tc>
          <w:tcPr>
            <w:tcW w:w="795" w:type="pct"/>
          </w:tcPr>
          <w:p w14:paraId="23B24754" w14:textId="71C55C34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SystemChar</w:t>
            </w:r>
            <w:proofErr w:type="spellEnd"/>
          </w:p>
        </w:tc>
        <w:tc>
          <w:tcPr>
            <w:tcW w:w="795" w:type="pct"/>
          </w:tcPr>
          <w:p w14:paraId="09671FC9" w14:textId="549DBD3A" w:rsidR="008F2104" w:rsidRDefault="000354D2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Idiosyncratic characteristics of the US healthcare system. </w:t>
            </w:r>
          </w:p>
        </w:tc>
        <w:tc>
          <w:tcPr>
            <w:tcW w:w="795" w:type="pct"/>
          </w:tcPr>
          <w:p w14:paraId="7FC195B0" w14:textId="218F41B4" w:rsidR="000354D2" w:rsidRPr="000354D2" w:rsidRDefault="000354D2">
            <w:pPr>
              <w:numPr>
                <w:ilvl w:val="0"/>
                <w:numId w:val="3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System size: Number of stakeholder groups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 percentage of GDP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Holmgren&lt;/Author&gt;&lt;Year&gt;2017&lt;/Year&gt;&lt;RecNum&gt;24&lt;/RecNum&gt;&lt;Pages&gt;196&lt;/Pages&gt;&lt;DisplayText&gt;(Holmgren &amp;amp; Adler‐Milstein, 2017, p. 196)&lt;/DisplayText&gt;&lt;record&gt;&lt;rec-number&gt;24&lt;/rec-number&gt;&lt;foreign-keys&gt;&lt;key app="EN" db-id="tprseedpvz59x8e9dt55xfznx09a5vf2t2da" timestamp="1683566028"&gt;24&lt;/key&gt;&lt;/foreign-keys&gt;&lt;ref-type name="Journal Article"&gt;17&lt;/ref-type&gt;&lt;contributors&gt;&lt;authors&gt;&lt;author&gt;Holmgren, A. Jay&lt;/author&gt;&lt;author&gt;Adler‐Milstein, Julia&lt;/author&gt;&lt;/authors&gt;&lt;/contributors&gt;&lt;titles&gt;&lt;title&gt;Health Information Exchange in US Hospitals: The Current Landscape and a Path to Improved Information Sharing&lt;/title&gt;&lt;secondary-title&gt;Journal of Hospital Medicine&lt;/secondary-title&gt;&lt;/titles&gt;&lt;periodical&gt;&lt;full-title&gt;Journal of Hospital Medicine&lt;/full-title&gt;&lt;/periodical&gt;&lt;pages&gt;193-198&lt;/pages&gt;&lt;volume&gt;12&lt;/volume&gt;&lt;number&gt;3&lt;/number&gt;&lt;dates&gt;&lt;year&gt;2017&lt;/year&gt;&lt;/dates&gt;&lt;publisher&gt;Wiley&lt;/publisher&gt;&lt;isbn&gt;1553-5592&lt;/isbn&gt;&lt;urls&gt;&lt;related-urls&gt;&lt;url&gt;https://dx.doi.org/10.12788/jhm.2704&lt;/url&gt;&lt;/related-urls&gt;&lt;/urls&gt;&lt;electronic-resource-num&gt;10.12788/jhm.2704&lt;/electronic-resource-num&gt;&lt;/record&gt;&lt;/Cite&gt;&lt;/EndNote&gt;</w:instrTex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B37D94">
              <w:rPr>
                <w:rFonts w:ascii="Times New Roman" w:hAnsi="Times New Roman" w:cs="Times New Roman"/>
                <w:noProof/>
                <w:sz w:val="22"/>
                <w:szCs w:val="22"/>
              </w:rPr>
              <w:t>(Holmgren &amp; Adler‐Milstein, 2017, p. 196)</w: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0987706" w14:textId="77DA04EB" w:rsidR="000354D2" w:rsidRPr="000354D2" w:rsidRDefault="000354D2">
            <w:pPr>
              <w:numPr>
                <w:ilvl w:val="0"/>
                <w:numId w:val="3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Extent of regulation: multiple states and federal governm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Holmgren&lt;/Author&gt;&lt;Year&gt;2017&lt;/Year&gt;&lt;RecNum&gt;24&lt;/RecNum&gt;&lt;Pages&gt;196&lt;/Pages&gt;&lt;DisplayText&gt;(Holmgren &amp;amp; Adler‐Milstein, 2017, p. 196)&lt;/DisplayText&gt;&lt;record&gt;&lt;rec-number&gt;24&lt;/rec-number&gt;&lt;foreign-keys&gt;&lt;key app="EN" db-id="tprseedpvz59x8e9dt55xfznx09a5vf2t2da" timestamp="1683566028"&gt;24&lt;/key&gt;&lt;/foreign-keys&gt;&lt;ref-type name="Journal Article"&gt;17&lt;/ref-type&gt;&lt;contributors&gt;&lt;authors&gt;&lt;author&gt;Holmgren, A. Jay&lt;/author&gt;&lt;author&gt;Adler‐Milstein, Julia&lt;/author&gt;&lt;/authors&gt;&lt;/contributors&gt;&lt;titles&gt;&lt;title&gt;Health Information Exchange in US Hospitals: The Current Landscape and a Path to Improved Information Sharing&lt;/title&gt;&lt;secondary-title&gt;Journal of Hospital Medicine&lt;/secondary-title&gt;&lt;/titles&gt;&lt;periodical&gt;&lt;full-title&gt;Journal of Hospital Medicine&lt;/full-title&gt;&lt;/periodical&gt;&lt;pages&gt;193-198&lt;/pages&gt;&lt;volume&gt;12&lt;/volume&gt;&lt;number&gt;3&lt;/number&gt;&lt;dates&gt;&lt;year&gt;2017&lt;/year&gt;&lt;/dates&gt;&lt;publisher&gt;Wiley&lt;/publisher&gt;&lt;isbn&gt;1553-5592&lt;/isbn&gt;&lt;urls&gt;&lt;related-urls&gt;&lt;url&gt;https://dx.doi.org/10.12788/jhm.2704&lt;/url&gt;&lt;/related-urls&gt;&lt;/urls&gt;&lt;electronic-resource-num&gt;10.12788/jhm.2704&lt;/electronic-resource-num&gt;&lt;/record&gt;&lt;/Cite&gt;&lt;/EndNote&gt;</w:instrTex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B37D94">
              <w:rPr>
                <w:rFonts w:ascii="Times New Roman" w:hAnsi="Times New Roman" w:cs="Times New Roman"/>
                <w:noProof/>
                <w:sz w:val="22"/>
                <w:szCs w:val="22"/>
              </w:rPr>
              <w:t>(Holmgren &amp; Adler‐Milstein, 2017, p. 196)</w:t>
            </w:r>
            <w:r w:rsidR="00B37D94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543B1352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181C5ACB" w14:textId="77777777" w:rsidR="000354D2" w:rsidRPr="000354D2" w:rsidRDefault="000354D2" w:rsidP="000354D2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Time period relevant for system characteristic:</w:t>
            </w:r>
          </w:p>
          <w:p w14:paraId="12D3D07A" w14:textId="075D778F" w:rsidR="000354D2" w:rsidRPr="000354D2" w:rsidRDefault="000354D2">
            <w:pPr>
              <w:numPr>
                <w:ilvl w:val="0"/>
                <w:numId w:val="2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8253C8">
              <w:rPr>
                <w:rFonts w:ascii="Times New Roman" w:hAnsi="Times New Roman" w:cs="Times New Roman"/>
                <w:sz w:val="22"/>
                <w:szCs w:val="22"/>
              </w:rPr>
              <w:t>: L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earnings from past technology adoption attempts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>;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 attribute tha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was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 once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a </w:t>
            </w:r>
            <w:r w:rsidR="00B37D94" w:rsidRPr="000354D2">
              <w:rPr>
                <w:rFonts w:ascii="Times New Roman" w:hAnsi="Times New Roman" w:cs="Times New Roman"/>
                <w:sz w:val="22"/>
                <w:szCs w:val="22"/>
              </w:rPr>
              <w:t>defining characteristic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, but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is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 no longer applicable or relevant</w:t>
            </w:r>
          </w:p>
          <w:p w14:paraId="79611E8E" w14:textId="357EE70B" w:rsidR="008F2104" w:rsidRPr="000354D2" w:rsidRDefault="000354D2">
            <w:pPr>
              <w:numPr>
                <w:ilvl w:val="0"/>
                <w:numId w:val="29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8253C8">
              <w:rPr>
                <w:rFonts w:ascii="Times New Roman" w:hAnsi="Times New Roman" w:cs="Times New Roman"/>
                <w:sz w:val="22"/>
                <w:szCs w:val="22"/>
              </w:rPr>
              <w:t>: C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urrent characteristic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generic statement</w:t>
            </w:r>
          </w:p>
        </w:tc>
        <w:tc>
          <w:tcPr>
            <w:tcW w:w="795" w:type="pct"/>
          </w:tcPr>
          <w:p w14:paraId="3797AFF2" w14:textId="77777777" w:rsidR="000354D2" w:rsidRPr="000354D2" w:rsidRDefault="000354D2">
            <w:pPr>
              <w:numPr>
                <w:ilvl w:val="0"/>
                <w:numId w:val="2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Stakeholders involved</w:t>
            </w:r>
          </w:p>
          <w:p w14:paraId="5145B65F" w14:textId="77777777" w:rsidR="000354D2" w:rsidRPr="000354D2" w:rsidRDefault="000354D2">
            <w:pPr>
              <w:numPr>
                <w:ilvl w:val="0"/>
                <w:numId w:val="2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Attribute description: System size, extent of regulation</w:t>
            </w:r>
          </w:p>
          <w:p w14:paraId="7A724415" w14:textId="77777777" w:rsidR="000354D2" w:rsidRPr="000354D2" w:rsidRDefault="000354D2">
            <w:pPr>
              <w:numPr>
                <w:ilvl w:val="0"/>
                <w:numId w:val="2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 xml:space="preserve">Ease of change </w:t>
            </w:r>
          </w:p>
          <w:p w14:paraId="1DDE31C3" w14:textId="6458A6D3" w:rsidR="008F2104" w:rsidRPr="000354D2" w:rsidRDefault="000354D2">
            <w:pPr>
              <w:numPr>
                <w:ilvl w:val="0"/>
                <w:numId w:val="28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0354D2">
              <w:rPr>
                <w:rFonts w:ascii="Times New Roman" w:hAnsi="Times New Roman" w:cs="Times New Roman"/>
                <w:sz w:val="22"/>
                <w:szCs w:val="22"/>
              </w:rPr>
              <w:t>Pace of change</w:t>
            </w:r>
          </w:p>
        </w:tc>
      </w:tr>
      <w:tr w:rsidR="008253C8" w14:paraId="4FDA98AB" w14:textId="77777777" w:rsidTr="003807A6">
        <w:tc>
          <w:tcPr>
            <w:tcW w:w="229" w:type="pct"/>
          </w:tcPr>
          <w:p w14:paraId="282DB0F5" w14:textId="2EA13202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11</w:t>
            </w:r>
          </w:p>
        </w:tc>
        <w:tc>
          <w:tcPr>
            <w:tcW w:w="795" w:type="pct"/>
          </w:tcPr>
          <w:p w14:paraId="7BEA7F44" w14:textId="3718175C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Prior use of similar technology</w:t>
            </w:r>
          </w:p>
        </w:tc>
        <w:tc>
          <w:tcPr>
            <w:tcW w:w="795" w:type="pct"/>
          </w:tcPr>
          <w:p w14:paraId="6E2152DB" w14:textId="3E9D30C1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PriorTech</w:t>
            </w:r>
            <w:proofErr w:type="spellEnd"/>
          </w:p>
        </w:tc>
        <w:tc>
          <w:tcPr>
            <w:tcW w:w="795" w:type="pct"/>
          </w:tcPr>
          <w:p w14:paraId="0F747ED8" w14:textId="0FBCE778" w:rsidR="008F2104" w:rsidRDefault="00B8017C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An organization’s ability and incentive to adopt </w:t>
            </w:r>
            <w:r w:rsidR="00B83331">
              <w:rPr>
                <w:rFonts w:ascii="Times New Roman" w:hAnsi="Times New Roman" w:cs="Times New Roman"/>
                <w:sz w:val="22"/>
                <w:szCs w:val="22"/>
              </w:rPr>
              <w:t>decentralized ID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 are largely a function of its level of related experience with prior technologies. </w:t>
            </w:r>
          </w:p>
        </w:tc>
        <w:tc>
          <w:tcPr>
            <w:tcW w:w="795" w:type="pct"/>
          </w:tcPr>
          <w:p w14:paraId="03AACC70" w14:textId="4CDE03D0" w:rsidR="00B8017C" w:rsidRPr="00B8017C" w:rsidRDefault="00B8017C">
            <w:pPr>
              <w:numPr>
                <w:ilvl w:val="0"/>
                <w:numId w:val="1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Similar technology users: Switching costs, artificially stabilizing existing solutions</w:t>
            </w:r>
          </w:p>
          <w:p w14:paraId="4A7191B8" w14:textId="57C76039" w:rsidR="00B8017C" w:rsidRPr="00B8017C" w:rsidRDefault="00B8017C">
            <w:pPr>
              <w:numPr>
                <w:ilvl w:val="0"/>
                <w:numId w:val="10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Perception of new technology: Perceived as a replacement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upgrade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parallel technology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complementation</w:t>
            </w:r>
          </w:p>
          <w:p w14:paraId="0332CB83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7117047D" w14:textId="77777777" w:rsidR="00B8017C" w:rsidRPr="00B8017C" w:rsidRDefault="00B8017C" w:rsidP="00B8017C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Time period relevant to prior use of technology: </w:t>
            </w:r>
          </w:p>
          <w:p w14:paraId="1B1417DD" w14:textId="7C439102" w:rsidR="00B8017C" w:rsidRPr="00B8017C" w:rsidRDefault="00B8017C">
            <w:pPr>
              <w:numPr>
                <w:ilvl w:val="0"/>
                <w:numId w:val="1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A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bout the prior technology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 implications of prior technology on new technology</w:t>
            </w:r>
          </w:p>
          <w:p w14:paraId="6CE434DA" w14:textId="5BEE75C7" w:rsidR="00B8017C" w:rsidRPr="00B8017C" w:rsidRDefault="00B8017C">
            <w:pPr>
              <w:numPr>
                <w:ilvl w:val="0"/>
                <w:numId w:val="1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Present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eneric statem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,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 xml:space="preserve"> about the new technology</w:t>
            </w:r>
          </w:p>
          <w:p w14:paraId="09CC788C" w14:textId="25156C6C" w:rsidR="00B8017C" w:rsidRPr="00B8017C" w:rsidRDefault="00B8017C">
            <w:pPr>
              <w:numPr>
                <w:ilvl w:val="0"/>
                <w:numId w:val="1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 w:rsidR="00A2262C">
              <w:rPr>
                <w:rFonts w:ascii="Times New Roman" w:hAnsi="Times New Roman" w:cs="Times New Roman"/>
                <w:sz w:val="22"/>
                <w:szCs w:val="22"/>
              </w:rPr>
              <w:t>: A</w:t>
            </w: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bout the technology to be adopted</w:t>
            </w:r>
          </w:p>
          <w:p w14:paraId="4EB6060E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43846568" w14:textId="77777777" w:rsidR="00B8017C" w:rsidRPr="00B8017C" w:rsidRDefault="00B8017C">
            <w:pPr>
              <w:numPr>
                <w:ilvl w:val="0"/>
                <w:numId w:val="1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Unit of analysis (individual, organizational)</w:t>
            </w:r>
          </w:p>
          <w:p w14:paraId="493323EB" w14:textId="77777777" w:rsidR="00B8017C" w:rsidRPr="00B8017C" w:rsidRDefault="00B8017C">
            <w:pPr>
              <w:numPr>
                <w:ilvl w:val="0"/>
                <w:numId w:val="1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User classification: Similar technology users, non-similar technology users</w:t>
            </w:r>
          </w:p>
          <w:p w14:paraId="490353A0" w14:textId="7D480152" w:rsidR="001E67A9" w:rsidRPr="001E67A9" w:rsidRDefault="00B8017C">
            <w:pPr>
              <w:numPr>
                <w:ilvl w:val="0"/>
                <w:numId w:val="1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Implication of having adopted other technologies prior</w:t>
            </w:r>
            <w:r w:rsidR="001E67A9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1E67A9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Venkatesh&lt;/Author&gt;&lt;Year&gt;2012&lt;/Year&gt;&lt;RecNum&gt;404&lt;/RecNum&gt;&lt;Pages&gt;161&lt;/Pages&gt;&lt;DisplayText&gt;(Katz &amp;amp; Shapiro, 1986, p. 825; Venkatesh et al., 2012, p. 161)&lt;/DisplayText&gt;&lt;record&gt;&lt;rec-number&gt;404&lt;/rec-number&gt;&lt;foreign-keys&gt;&lt;key app="EN" db-id="tprseedpvz59x8e9dt55xfznx09a5vf2t2da" timestamp="1693087757"&gt;404&lt;/key&gt;&lt;/foreign-keys&gt;&lt;ref-type name="Journal Article"&gt;17&lt;/ref-type&gt;&lt;contributors&gt;&lt;authors&gt;&lt;author&gt;Viswanath Venkatesh&lt;/author&gt;&lt;author&gt;James Y. L. Thong&lt;/author&gt;&lt;author&gt;Xin Xu&lt;/author&gt;&lt;/authors&gt;&lt;/contributors&gt;&lt;titles&gt;&lt;title&gt;Consumer acceptance and use of information technology: Extending the unified theory of acceptance and use of technology&lt;/title&gt;&lt;secondary-title&gt;MIS Quarterly&lt;/secondary-title&gt;&lt;/titles&gt;&lt;periodical&gt;&lt;full-title&gt;MIS Quarterly&lt;/full-title&gt;&lt;/periodical&gt;&lt;pages&gt;157-178&lt;/pages&gt;&lt;volume&gt;36&lt;/volume&gt;&lt;number&gt;1&lt;/number&gt;&lt;dates&gt;&lt;year&gt;2012&lt;/year&gt;&lt;/dates&gt;&lt;urls&gt;&lt;/urls&gt;&lt;electronic-resource-num&gt;10.2307/41410412&lt;/electronic-resource-num&gt;&lt;/record&gt;&lt;/Cite&gt;&lt;Cite&gt;&lt;Author&gt;Katz&lt;/Author&gt;&lt;Year&gt;1986&lt;/Year&gt;&lt;RecNum&gt;430&lt;/RecNum&gt;&lt;Pages&gt;825&lt;/Pages&gt;&lt;record&gt;&lt;rec-number&gt;430&lt;/rec-number&gt;&lt;foreign-keys&gt;&lt;key app="EN" db-id="tprseedpvz59x8e9dt55xfznx09a5vf2t2da" timestamp="1693232079"&gt;430&lt;/key&gt;&lt;/foreign-keys&gt;&lt;ref-type name="Journal Article"&gt;17&lt;/ref-type&gt;&lt;contributors&gt;&lt;authors&gt;&lt;author&gt;Michael L. Katz&lt;/author&gt;&lt;author&gt;Carl Shapiro&lt;/author&gt;&lt;/authors&gt;&lt;/contributors&gt;&lt;titles&gt;&lt;title&gt;Technology adoption in the presence of network externalities&lt;/title&gt;&lt;secondary-title&gt;Journal of Political Economy&lt;/secondary-title&gt;&lt;/titles&gt;&lt;periodical&gt;&lt;full-title&gt;Journal of Political Economy&lt;/full-title&gt;&lt;/periodical&gt;&lt;pages&gt;822- 841&lt;/pages&gt;&lt;volume&gt;94&lt;/volume&gt;&lt;number&gt;4&lt;/number&gt;&lt;dates&gt;&lt;year&gt;1986&lt;/year&gt;&lt;/dates&gt;&lt;urls&gt;&lt;/urls&gt;&lt;electronic-resource-num&gt;10.1086/261409&lt;/electronic-resource-num&gt;&lt;/record&gt;&lt;/Cite&gt;&lt;/EndNote&gt;</w:instrText>
            </w:r>
            <w:r w:rsidR="001E67A9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6B6B98">
              <w:rPr>
                <w:rFonts w:ascii="Times New Roman" w:hAnsi="Times New Roman" w:cs="Times New Roman"/>
                <w:noProof/>
                <w:sz w:val="22"/>
                <w:szCs w:val="22"/>
              </w:rPr>
              <w:t>(Katz &amp; Shapiro, 1986, p. 825; Venkatesh et al., 2012, p. 161)</w:t>
            </w:r>
            <w:r w:rsidR="001E67A9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49F5BFBE" w14:textId="2A55509B" w:rsidR="00B8017C" w:rsidRPr="00B8017C" w:rsidRDefault="00B8017C">
            <w:pPr>
              <w:numPr>
                <w:ilvl w:val="0"/>
                <w:numId w:val="1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B8017C">
              <w:rPr>
                <w:rFonts w:ascii="Times New Roman" w:hAnsi="Times New Roman" w:cs="Times New Roman"/>
                <w:sz w:val="22"/>
                <w:szCs w:val="22"/>
              </w:rPr>
              <w:t>Perception of new technology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Katz&lt;/Author&gt;&lt;Year&gt;1986&lt;/Year&gt;&lt;RecNum&gt;430&lt;/RecNum&gt;&lt;Pages&gt;825&lt;/Pages&gt;&lt;DisplayText&gt;(Katz &amp;amp; Shapiro, 1986, p. 825)&lt;/DisplayText&gt;&lt;record&gt;&lt;rec-number&gt;430&lt;/rec-number&gt;&lt;foreign-keys&gt;&lt;key app="EN" db-id="tprseedpvz59x8e9dt55xfznx09a5vf2t2da" timestamp="1693232079"&gt;430&lt;/key&gt;&lt;/foreign-keys&gt;&lt;ref-type name="Journal Article"&gt;17&lt;/ref-type&gt;&lt;contributors&gt;&lt;authors&gt;&lt;author&gt;Michael L. Katz&lt;/author&gt;&lt;author&gt;Carl Shapiro&lt;/author&gt;&lt;/authors&gt;&lt;/contributors&gt;&lt;titles&gt;&lt;title&gt;Technology adoption in the presence of network externalities&lt;/title&gt;&lt;secondary-title&gt;Journal of Political Economy&lt;/secondary-title&gt;&lt;/titles&gt;&lt;periodical&gt;&lt;full-title&gt;Journal of Political Economy&lt;/full-title&gt;&lt;/periodical&gt;&lt;pages&gt;822- 841&lt;/pages&gt;&lt;volume&gt;94&lt;/volume&gt;&lt;number&gt;4&lt;/number&gt;&lt;dates&gt;&lt;year&gt;1986&lt;/year&gt;&lt;/dates&gt;&lt;urls&gt;&lt;/urls&gt;&lt;electronic-resource-num&gt;10.1086/261409&lt;/electronic-resource-num&gt;&lt;/record&gt;&lt;/Cite&gt;&lt;/EndNote&gt;</w:instrTex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6B6B98">
              <w:rPr>
                <w:rFonts w:ascii="Times New Roman" w:hAnsi="Times New Roman" w:cs="Times New Roman"/>
                <w:noProof/>
                <w:sz w:val="22"/>
                <w:szCs w:val="22"/>
              </w:rPr>
              <w:t>(Katz &amp; Shapiro, 1986, p. 825)</w:t>
            </w:r>
            <w:r w:rsidR="006B6B98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8131A09" w14:textId="77777777" w:rsidR="008F2104" w:rsidRDefault="008F2104" w:rsidP="001E67A9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8253C8" w14:paraId="24BD4CCE" w14:textId="77777777" w:rsidTr="003807A6">
        <w:tc>
          <w:tcPr>
            <w:tcW w:w="229" w:type="pct"/>
          </w:tcPr>
          <w:p w14:paraId="11C52336" w14:textId="42270446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12</w:t>
            </w:r>
          </w:p>
        </w:tc>
        <w:tc>
          <w:tcPr>
            <w:tcW w:w="795" w:type="pct"/>
          </w:tcPr>
          <w:p w14:paraId="52E489E2" w14:textId="13B95B98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>Magnitude of change</w:t>
            </w:r>
          </w:p>
        </w:tc>
        <w:tc>
          <w:tcPr>
            <w:tcW w:w="795" w:type="pct"/>
          </w:tcPr>
          <w:p w14:paraId="248A96F1" w14:textId="378CAA81" w:rsidR="008F2104" w:rsidRDefault="00471019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proofErr w:type="spellStart"/>
            <w:r>
              <w:rPr>
                <w:rFonts w:ascii="Times New Roman" w:hAnsi="Times New Roman" w:cs="Times New Roman"/>
                <w:sz w:val="22"/>
                <w:szCs w:val="22"/>
              </w:rPr>
              <w:t>MagnChan</w:t>
            </w:r>
            <w:proofErr w:type="spellEnd"/>
          </w:p>
        </w:tc>
        <w:tc>
          <w:tcPr>
            <w:tcW w:w="795" w:type="pct"/>
          </w:tcPr>
          <w:p w14:paraId="1F6366B1" w14:textId="5D99E72D" w:rsidR="008253C8" w:rsidRPr="008253C8" w:rsidRDefault="008253C8" w:rsidP="008253C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Decentralized technology’s 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expected magnitude of change on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an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 organization and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/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or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healthcare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 system.  </w:t>
            </w:r>
          </w:p>
          <w:p w14:paraId="73CD6E58" w14:textId="77777777" w:rsidR="008F2104" w:rsidRDefault="008F2104" w:rsidP="00606AF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2B0F1B28" w14:textId="2FB6FBD9" w:rsidR="008F2104" w:rsidRPr="008253C8" w:rsidRDefault="008253C8">
            <w:pPr>
              <w:numPr>
                <w:ilvl w:val="0"/>
                <w:numId w:val="33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Shift in power structures: Dependence, lack of data ownershi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p</w:t>
            </w:r>
          </w:p>
        </w:tc>
        <w:tc>
          <w:tcPr>
            <w:tcW w:w="795" w:type="pct"/>
          </w:tcPr>
          <w:p w14:paraId="62CA3ABE" w14:textId="77777777" w:rsidR="008253C8" w:rsidRPr="008253C8" w:rsidRDefault="008253C8" w:rsidP="008253C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Time period relevant to magnitude of change: </w:t>
            </w:r>
          </w:p>
          <w:p w14:paraId="033C65FE" w14:textId="0F80CA97" w:rsidR="008253C8" w:rsidRPr="008253C8" w:rsidRDefault="008253C8">
            <w:pPr>
              <w:numPr>
                <w:ilvl w:val="0"/>
                <w:numId w:val="3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Pas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Experience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</w:p>
          <w:p w14:paraId="3F216204" w14:textId="0CC869F4" w:rsidR="008253C8" w:rsidRPr="008253C8" w:rsidRDefault="008253C8">
            <w:pPr>
              <w:numPr>
                <w:ilvl w:val="0"/>
                <w:numId w:val="3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Present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G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eneric statemen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t,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 current challeng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, </w:t>
            </w: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 xml:space="preserve">something in the past that still applies </w:t>
            </w:r>
          </w:p>
          <w:p w14:paraId="7EBA1BC1" w14:textId="1B83122B" w:rsidR="008253C8" w:rsidRPr="008253C8" w:rsidRDefault="008253C8">
            <w:pPr>
              <w:numPr>
                <w:ilvl w:val="0"/>
                <w:numId w:val="32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Futur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>: Expected magnitude of change</w:t>
            </w:r>
          </w:p>
          <w:p w14:paraId="7D91AAAA" w14:textId="1EF758DC" w:rsidR="008F2104" w:rsidRPr="006B6B98" w:rsidRDefault="008F2104" w:rsidP="006B6B98">
            <w:p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  <w:tc>
          <w:tcPr>
            <w:tcW w:w="795" w:type="pct"/>
          </w:tcPr>
          <w:p w14:paraId="373E29FE" w14:textId="7E78D60F" w:rsidR="008253C8" w:rsidRPr="008253C8" w:rsidRDefault="008253C8">
            <w:pPr>
              <w:numPr>
                <w:ilvl w:val="0"/>
                <w:numId w:val="3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lastRenderedPageBreak/>
              <w:t>Degree of organizational change: Structural change, cultural chang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cnVzZTwvQXV0aG9yPjxZZWFyPjIwMTY8L1llYXI+PFJl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begin">
                <w:fldData xml:space="preserve">PEVuZE5vdGU+PENpdGU+PEF1dGhvcj5LcnVzZTwvQXV0aG9yPjxZZWFyPjIwMTY8L1llYXI+PFJl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</w:fldData>
              </w:fldChar>
            </w:r>
            <w:r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.DATA </w:instrText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  <w:r>
              <w:rPr>
                <w:rFonts w:ascii="Times New Roman" w:hAnsi="Times New Roman" w:cs="Times New Roman"/>
                <w:sz w:val="22"/>
                <w:szCs w:val="22"/>
              </w:rPr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t xml:space="preserve">(Kruse, </w:t>
            </w:r>
            <w:r>
              <w:rPr>
                <w:rFonts w:ascii="Times New Roman" w:hAnsi="Times New Roman" w:cs="Times New Roman"/>
                <w:noProof/>
                <w:sz w:val="22"/>
                <w:szCs w:val="22"/>
              </w:rPr>
              <w:lastRenderedPageBreak/>
              <w:t>Kothman, et al., 2016, p. 9; Kruse, Kristof, et al., 2016, p. 5)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330C8A3A" w14:textId="7974F404" w:rsidR="006B6B98" w:rsidRDefault="008253C8">
            <w:pPr>
              <w:numPr>
                <w:ilvl w:val="0"/>
                <w:numId w:val="3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Shift in power structure</w:t>
            </w:r>
            <w:r>
              <w:rPr>
                <w:rFonts w:ascii="Times New Roman" w:hAnsi="Times New Roman" w:cs="Times New Roman"/>
                <w:sz w:val="22"/>
                <w:szCs w:val="22"/>
              </w:rPr>
              <w:t xml:space="preserve"> </w:t>
            </w:r>
            <w:r w:rsidR="007938AA">
              <w:rPr>
                <w:rFonts w:ascii="Times New Roman" w:hAnsi="Times New Roman" w:cs="Times New Roman"/>
                <w:sz w:val="22"/>
                <w:szCs w:val="22"/>
              </w:rPr>
              <w:fldChar w:fldCharType="begin"/>
            </w:r>
            <w:r w:rsidR="00F51923">
              <w:rPr>
                <w:rFonts w:ascii="Times New Roman" w:hAnsi="Times New Roman" w:cs="Times New Roman"/>
                <w:sz w:val="22"/>
                <w:szCs w:val="22"/>
              </w:rPr>
              <w:instrText xml:space="preserve"> ADDIN EN.CITE &lt;EndNote&gt;&lt;Cite&gt;&lt;Author&gt;Katz&lt;/Author&gt;&lt;Year&gt;1986&lt;/Year&gt;&lt;RecNum&gt;430&lt;/RecNum&gt;&lt;Pages&gt;825&lt;/Pages&gt;&lt;DisplayText&gt;(Katz &amp;amp; Shapiro, 1986, p. 825; Parsons, 1951, p. 332)&lt;/DisplayText&gt;&lt;record&gt;&lt;rec-number&gt;430&lt;/rec-number&gt;&lt;foreign-keys&gt;&lt;key app="EN" db-id="tprseedpvz59x8e9dt55xfznx09a5vf2t2da" timestamp="1693232079"&gt;430&lt;/key&gt;&lt;/foreign-keys&gt;&lt;ref-type name="Journal Article"&gt;17&lt;/ref-type&gt;&lt;contributors&gt;&lt;authors&gt;&lt;author&gt;Michael L. Katz&lt;/author&gt;&lt;author&gt;Carl Shapiro&lt;/author&gt;&lt;/authors&gt;&lt;/contributors&gt;&lt;titles&gt;&lt;title&gt;Technology adoption in the presence of network externalities&lt;/title&gt;&lt;secondary-title&gt;Journal of Political Economy&lt;/secondary-title&gt;&lt;/titles&gt;&lt;periodical&gt;&lt;full-title&gt;Journal of Political Economy&lt;/full-title&gt;&lt;/periodical&gt;&lt;pages&gt;822- 841&lt;/pages&gt;&lt;volume&gt;94&lt;/volume&gt;&lt;number&gt;4&lt;/number&gt;&lt;dates&gt;&lt;year&gt;1986&lt;/year&gt;&lt;/dates&gt;&lt;urls&gt;&lt;/urls&gt;&lt;electronic-resource-num&gt;10.1086/261409&lt;/electronic-resource-num&gt;&lt;/record&gt;&lt;/Cite&gt;&lt;Cite&gt;&lt;Author&gt;Parsons&lt;/Author&gt;&lt;Year&gt;1951&lt;/Year&gt;&lt;RecNum&gt;177&lt;/RecNum&gt;&lt;Pages&gt;332&lt;/Pages&gt;&lt;record&gt;&lt;rec-number&gt;177&lt;/rec-number&gt;&lt;foreign-keys&gt;&lt;key app="EN" db-id="tprseedpvz59x8e9dt55xfznx09a5vf2t2da" timestamp="1686863329"&gt;177&lt;/key&gt;&lt;/foreign-keys&gt;&lt;ref-type name="Electronic Book"&gt;44&lt;/ref-type&gt;&lt;contributors&gt;&lt;authors&gt;&lt;author&gt;Talcott Parsons&lt;/author&gt;&lt;/authors&gt;&lt;secondary-authors&gt;&lt;author&gt;Bryan S. Turner&lt;/author&gt;&lt;/secondary-authors&gt;&lt;/contributors&gt;&lt;titles&gt;&lt;title&gt;The Social System&lt;/title&gt;&lt;/titles&gt;&lt;dates&gt;&lt;year&gt;1951&lt;/year&gt;&lt;/dates&gt;&lt;publisher&gt;Routledge&lt;/publisher&gt;&lt;urls&gt;&lt;/urls&gt;&lt;/record&gt;&lt;/Cite&gt;&lt;/EndNote&gt;</w:instrText>
            </w:r>
            <w:r w:rsidR="007938AA">
              <w:rPr>
                <w:rFonts w:ascii="Times New Roman" w:hAnsi="Times New Roman" w:cs="Times New Roman"/>
                <w:sz w:val="22"/>
                <w:szCs w:val="22"/>
              </w:rPr>
              <w:fldChar w:fldCharType="separate"/>
            </w:r>
            <w:r w:rsidR="00F51923">
              <w:rPr>
                <w:rFonts w:ascii="Times New Roman" w:hAnsi="Times New Roman" w:cs="Times New Roman"/>
                <w:noProof/>
                <w:sz w:val="22"/>
                <w:szCs w:val="22"/>
              </w:rPr>
              <w:t>(Katz &amp; Shapiro, 1986, p. 825; Parsons, 1951, p. 332)</w:t>
            </w:r>
            <w:r w:rsidR="007938AA">
              <w:rPr>
                <w:rFonts w:ascii="Times New Roman" w:hAnsi="Times New Roman" w:cs="Times New Roman"/>
                <w:sz w:val="22"/>
                <w:szCs w:val="22"/>
              </w:rPr>
              <w:fldChar w:fldCharType="end"/>
            </w:r>
          </w:p>
          <w:p w14:paraId="2727CA0A" w14:textId="77777777" w:rsidR="008253C8" w:rsidRPr="008253C8" w:rsidRDefault="008253C8">
            <w:pPr>
              <w:numPr>
                <w:ilvl w:val="0"/>
                <w:numId w:val="3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Unit of analysis (organization, system)</w:t>
            </w:r>
          </w:p>
          <w:p w14:paraId="584D337E" w14:textId="122EC505" w:rsidR="008F2104" w:rsidRPr="008253C8" w:rsidRDefault="008253C8">
            <w:pPr>
              <w:numPr>
                <w:ilvl w:val="0"/>
                <w:numId w:val="31"/>
              </w:numPr>
              <w:spacing w:line="288" w:lineRule="auto"/>
              <w:rPr>
                <w:rFonts w:ascii="Times New Roman" w:hAnsi="Times New Roman" w:cs="Times New Roman"/>
                <w:sz w:val="22"/>
                <w:szCs w:val="22"/>
              </w:rPr>
            </w:pPr>
            <w:r w:rsidRPr="008253C8">
              <w:rPr>
                <w:rFonts w:ascii="Times New Roman" w:hAnsi="Times New Roman" w:cs="Times New Roman"/>
                <w:sz w:val="22"/>
                <w:szCs w:val="22"/>
              </w:rPr>
              <w:t>Stakeholder involved</w:t>
            </w:r>
          </w:p>
        </w:tc>
      </w:tr>
    </w:tbl>
    <w:p w14:paraId="448FD117" w14:textId="77777777" w:rsidR="00540281" w:rsidRDefault="00540281" w:rsidP="00606AF8">
      <w:pPr>
        <w:spacing w:line="288" w:lineRule="auto"/>
        <w:rPr>
          <w:rFonts w:ascii="Times New Roman" w:hAnsi="Times New Roman" w:cs="Times New Roman"/>
          <w:sz w:val="22"/>
          <w:szCs w:val="22"/>
        </w:rPr>
      </w:pPr>
    </w:p>
    <w:p w14:paraId="4DAAF763" w14:textId="77777777" w:rsidR="00540281" w:rsidRDefault="00540281" w:rsidP="00606AF8">
      <w:pPr>
        <w:spacing w:line="288" w:lineRule="auto"/>
        <w:rPr>
          <w:rFonts w:ascii="Times New Roman" w:hAnsi="Times New Roman" w:cs="Times New Roman"/>
          <w:sz w:val="22"/>
          <w:szCs w:val="22"/>
        </w:rPr>
      </w:pPr>
    </w:p>
    <w:p w14:paraId="5815CFE6" w14:textId="77777777" w:rsidR="00785ADC" w:rsidRPr="00785ADC" w:rsidRDefault="00540281" w:rsidP="00785ADC">
      <w:pPr>
        <w:pStyle w:val="EndNoteBibliographyTitle"/>
        <w:rPr>
          <w:b/>
          <w:noProof/>
          <w:sz w:val="28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85ADC" w:rsidRPr="00785ADC">
        <w:rPr>
          <w:b/>
          <w:noProof/>
          <w:sz w:val="28"/>
        </w:rPr>
        <w:t>Bibliography</w:t>
      </w:r>
    </w:p>
    <w:p w14:paraId="399A7672" w14:textId="77777777" w:rsidR="00785ADC" w:rsidRPr="00785ADC" w:rsidRDefault="00785ADC" w:rsidP="00785ADC">
      <w:pPr>
        <w:pStyle w:val="EndNoteBibliographyTitle"/>
        <w:rPr>
          <w:b/>
          <w:noProof/>
          <w:sz w:val="28"/>
        </w:rPr>
      </w:pPr>
    </w:p>
    <w:p w14:paraId="06105129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B761E8">
        <w:rPr>
          <w:noProof/>
          <w:lang w:val="de-DE"/>
        </w:rPr>
        <w:t xml:space="preserve">Adler-Milstein, J., Lin, S. C., &amp; Jha, A. K. (2016). </w:t>
      </w:r>
      <w:r w:rsidRPr="00785ADC">
        <w:rPr>
          <w:noProof/>
        </w:rPr>
        <w:t xml:space="preserve">The number of health information exchange efforts is declining, leaving the viability of broad clinical data exchange uncertain. </w:t>
      </w:r>
      <w:r w:rsidRPr="00785ADC">
        <w:rPr>
          <w:i/>
          <w:noProof/>
        </w:rPr>
        <w:t>Health Information Exchange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35</w:t>
      </w:r>
      <w:r w:rsidRPr="00785ADC">
        <w:rPr>
          <w:noProof/>
        </w:rPr>
        <w:t xml:space="preserve">(7), 1278–1285. </w:t>
      </w:r>
    </w:p>
    <w:p w14:paraId="5A3EAE76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Anderson, C. L., &amp; Agarwal, R. (2011). The digitization of healthcare: Boundary risks, emotion, and consumer willingness to disclose personal health information. </w:t>
      </w:r>
      <w:r w:rsidRPr="00785ADC">
        <w:rPr>
          <w:i/>
          <w:noProof/>
        </w:rPr>
        <w:t>Information Systems Research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22</w:t>
      </w:r>
      <w:r w:rsidRPr="00785ADC">
        <w:rPr>
          <w:noProof/>
        </w:rPr>
        <w:t xml:space="preserve">(3). </w:t>
      </w:r>
    </w:p>
    <w:p w14:paraId="3763A1D5" w14:textId="371664A9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Besharov, M. L., &amp; Smith, W. K. (2014). Multiple institutional logics in organizations: Explaining their varied nature and implications. </w:t>
      </w:r>
      <w:r w:rsidRPr="00785ADC">
        <w:rPr>
          <w:i/>
          <w:noProof/>
        </w:rPr>
        <w:t>The Academy of Management Review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39</w:t>
      </w:r>
      <w:r w:rsidRPr="00785ADC">
        <w:rPr>
          <w:noProof/>
        </w:rPr>
        <w:t xml:space="preserve">(3), 364-381. </w:t>
      </w:r>
      <w:hyperlink r:id="rId6" w:history="1">
        <w:r w:rsidRPr="00785ADC">
          <w:rPr>
            <w:rStyle w:val="Hyperlink"/>
            <w:noProof/>
          </w:rPr>
          <w:t>https://doi.org/10.5465/amr.2011.0431</w:t>
        </w:r>
      </w:hyperlink>
      <w:r w:rsidRPr="00785ADC">
        <w:rPr>
          <w:noProof/>
        </w:rPr>
        <w:t xml:space="preserve"> </w:t>
      </w:r>
    </w:p>
    <w:p w14:paraId="15FEC6E9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Corsaro, D., &amp; Snehota, I. (2011). Alignment and misalignment in business relationships. </w:t>
      </w:r>
      <w:r w:rsidRPr="00785ADC">
        <w:rPr>
          <w:i/>
          <w:noProof/>
        </w:rPr>
        <w:t>Industrial Marketing Management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40</w:t>
      </w:r>
      <w:r w:rsidRPr="00785ADC">
        <w:rPr>
          <w:noProof/>
        </w:rPr>
        <w:t xml:space="preserve">. </w:t>
      </w:r>
    </w:p>
    <w:p w14:paraId="24512FB4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Dauwed, M., Yahaya, J., Mansor, Z., Hamdan, A. R., &amp; Meri, A. (2019, 2019). Health Information Exchange: Current Trends, Challenges and Recommendations. </w:t>
      </w:r>
    </w:p>
    <w:p w14:paraId="662D353B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>DiMaggio, P. J., &amp; Powell, W. W. (1983). The iron cage revisited: Institutional isomorphism and collective rationality in</w:t>
      </w:r>
    </w:p>
    <w:p w14:paraId="5014AB22" w14:textId="42D594DB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organizational fields. </w:t>
      </w:r>
      <w:r w:rsidRPr="00785ADC">
        <w:rPr>
          <w:i/>
          <w:noProof/>
        </w:rPr>
        <w:t>American Sociological Review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48</w:t>
      </w:r>
      <w:r w:rsidRPr="00785ADC">
        <w:rPr>
          <w:noProof/>
        </w:rPr>
        <w:t xml:space="preserve">(2), 147-160. </w:t>
      </w:r>
      <w:hyperlink r:id="rId7" w:history="1">
        <w:r w:rsidRPr="00785ADC">
          <w:rPr>
            <w:rStyle w:val="Hyperlink"/>
            <w:noProof/>
          </w:rPr>
          <w:t>https://doi.org/10.2307/2095101</w:t>
        </w:r>
      </w:hyperlink>
      <w:r w:rsidRPr="00785ADC">
        <w:rPr>
          <w:noProof/>
        </w:rPr>
        <w:t xml:space="preserve"> </w:t>
      </w:r>
    </w:p>
    <w:p w14:paraId="4C4AF37B" w14:textId="4212CE2B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lastRenderedPageBreak/>
        <w:t xml:space="preserve">Flessa, S., &amp; Huebner, C. (2021). Innovations in Health Care—A Conceptual Framework. </w:t>
      </w:r>
      <w:r w:rsidRPr="00785ADC">
        <w:rPr>
          <w:i/>
          <w:noProof/>
        </w:rPr>
        <w:t>International Journal of Environmental Research and Public Health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18</w:t>
      </w:r>
      <w:r w:rsidRPr="00785ADC">
        <w:rPr>
          <w:noProof/>
        </w:rPr>
        <w:t xml:space="preserve">(19), 10026. </w:t>
      </w:r>
      <w:hyperlink r:id="rId8" w:history="1">
        <w:r w:rsidRPr="00785ADC">
          <w:rPr>
            <w:rStyle w:val="Hyperlink"/>
            <w:noProof/>
          </w:rPr>
          <w:t>https://doi.org/10.3390/ijerph181910026</w:t>
        </w:r>
      </w:hyperlink>
      <w:r w:rsidRPr="00785ADC">
        <w:rPr>
          <w:noProof/>
        </w:rPr>
        <w:t xml:space="preserve"> </w:t>
      </w:r>
    </w:p>
    <w:p w14:paraId="216B5081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Goodhue, D. L., &amp; Thompson, R. L. (1995). Task-technology fit and individual performance. </w:t>
      </w:r>
      <w:r w:rsidRPr="00785ADC">
        <w:rPr>
          <w:i/>
          <w:noProof/>
        </w:rPr>
        <w:t>MIS Quarterly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19</w:t>
      </w:r>
      <w:r w:rsidRPr="00785ADC">
        <w:rPr>
          <w:noProof/>
        </w:rPr>
        <w:t xml:space="preserve">(2), 213-236. </w:t>
      </w:r>
    </w:p>
    <w:p w14:paraId="607337EF" w14:textId="33186D20" w:rsidR="00785ADC" w:rsidRPr="00B761E8" w:rsidRDefault="00785ADC" w:rsidP="00785ADC">
      <w:pPr>
        <w:pStyle w:val="EndNoteBibliography"/>
        <w:ind w:left="720" w:hanging="720"/>
        <w:rPr>
          <w:noProof/>
          <w:lang w:val="de-DE"/>
        </w:rPr>
      </w:pPr>
      <w:r w:rsidRPr="00785ADC">
        <w:rPr>
          <w:noProof/>
        </w:rPr>
        <w:t xml:space="preserve">Hansen, S., &amp; Baroody, A. J. (2020). Electronic Health Records and the Logics of Care: Complementarity and Conflict in the U.S. Healthcare System. </w:t>
      </w:r>
      <w:r w:rsidRPr="00B761E8">
        <w:rPr>
          <w:i/>
          <w:noProof/>
          <w:lang w:val="de-DE"/>
        </w:rPr>
        <w:t>Information Systems Research</w:t>
      </w:r>
      <w:r w:rsidRPr="00B761E8">
        <w:rPr>
          <w:noProof/>
          <w:lang w:val="de-DE"/>
        </w:rPr>
        <w:t>,</w:t>
      </w:r>
      <w:r w:rsidRPr="00B761E8">
        <w:rPr>
          <w:i/>
          <w:noProof/>
          <w:lang w:val="de-DE"/>
        </w:rPr>
        <w:t xml:space="preserve"> 31</w:t>
      </w:r>
      <w:r w:rsidRPr="00B761E8">
        <w:rPr>
          <w:noProof/>
          <w:lang w:val="de-DE"/>
        </w:rPr>
        <w:t xml:space="preserve">(1), 57-75. </w:t>
      </w:r>
      <w:hyperlink r:id="rId9" w:history="1">
        <w:r w:rsidRPr="00B761E8">
          <w:rPr>
            <w:rStyle w:val="Hyperlink"/>
            <w:noProof/>
            <w:lang w:val="de-DE"/>
          </w:rPr>
          <w:t>https://doi.org/10.1287/isre.2019.0875</w:t>
        </w:r>
      </w:hyperlink>
      <w:r w:rsidRPr="00B761E8">
        <w:rPr>
          <w:noProof/>
          <w:lang w:val="de-DE"/>
        </w:rPr>
        <w:t xml:space="preserve"> </w:t>
      </w:r>
    </w:p>
    <w:p w14:paraId="737DA711" w14:textId="77777777" w:rsidR="00785ADC" w:rsidRPr="00B761E8" w:rsidRDefault="00785ADC" w:rsidP="00785ADC">
      <w:pPr>
        <w:pStyle w:val="EndNoteBibliography"/>
        <w:ind w:left="720" w:hanging="720"/>
        <w:rPr>
          <w:noProof/>
          <w:lang w:val="de-DE"/>
        </w:rPr>
      </w:pPr>
      <w:r w:rsidRPr="00B761E8">
        <w:rPr>
          <w:noProof/>
          <w:lang w:val="de-DE"/>
        </w:rPr>
        <w:t>Heyen, N. B., &amp; Reiß, T. (2014). Das Gesundheitswesen aus Innovationssystemperspektive: Acht Thesen und</w:t>
      </w:r>
    </w:p>
    <w:p w14:paraId="477CAD01" w14:textId="56CEF77D" w:rsidR="00785ADC" w:rsidRPr="00B761E8" w:rsidRDefault="00785ADC" w:rsidP="00785ADC">
      <w:pPr>
        <w:pStyle w:val="EndNoteBibliography"/>
        <w:ind w:left="720" w:hanging="720"/>
        <w:rPr>
          <w:noProof/>
          <w:lang w:val="de-DE"/>
        </w:rPr>
      </w:pPr>
      <w:r w:rsidRPr="00B761E8">
        <w:rPr>
          <w:noProof/>
          <w:lang w:val="de-DE"/>
        </w:rPr>
        <w:t xml:space="preserve">Handlungsmöglichkeiten: Teil 1. </w:t>
      </w:r>
      <w:r w:rsidRPr="00B761E8">
        <w:rPr>
          <w:i/>
          <w:noProof/>
          <w:lang w:val="de-DE"/>
        </w:rPr>
        <w:t>Sozialer Fortschritt</w:t>
      </w:r>
      <w:r w:rsidRPr="00B761E8">
        <w:rPr>
          <w:noProof/>
          <w:lang w:val="de-DE"/>
        </w:rPr>
        <w:t>,</w:t>
      </w:r>
      <w:r w:rsidRPr="00B761E8">
        <w:rPr>
          <w:i/>
          <w:noProof/>
          <w:lang w:val="de-DE"/>
        </w:rPr>
        <w:t xml:space="preserve"> 63</w:t>
      </w:r>
      <w:r w:rsidRPr="00B761E8">
        <w:rPr>
          <w:noProof/>
          <w:lang w:val="de-DE"/>
        </w:rPr>
        <w:t xml:space="preserve">(10), 245-252. </w:t>
      </w:r>
      <w:hyperlink r:id="rId10" w:history="1">
        <w:r w:rsidRPr="00B761E8">
          <w:rPr>
            <w:rStyle w:val="Hyperlink"/>
            <w:noProof/>
            <w:lang w:val="de-DE"/>
          </w:rPr>
          <w:t>https://doi.org/10.3790/sfo.63.10.245</w:t>
        </w:r>
      </w:hyperlink>
      <w:r w:rsidRPr="00B761E8">
        <w:rPr>
          <w:noProof/>
          <w:lang w:val="de-DE"/>
        </w:rPr>
        <w:t xml:space="preserve"> </w:t>
      </w:r>
    </w:p>
    <w:p w14:paraId="698F1C69" w14:textId="4CA11111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B761E8">
        <w:rPr>
          <w:noProof/>
          <w:lang w:val="de-DE"/>
        </w:rPr>
        <w:t xml:space="preserve">Holmgren, A. J., &amp; Adler‐Milstein, J. (2017). </w:t>
      </w:r>
      <w:r w:rsidRPr="00785ADC">
        <w:rPr>
          <w:noProof/>
        </w:rPr>
        <w:t xml:space="preserve">Health Information Exchange in US Hospitals: The Current Landscape and a Path to Improved Information Sharing. </w:t>
      </w:r>
      <w:r w:rsidRPr="00785ADC">
        <w:rPr>
          <w:i/>
          <w:noProof/>
        </w:rPr>
        <w:t>Journal of Hospital Medicine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12</w:t>
      </w:r>
      <w:r w:rsidRPr="00785ADC">
        <w:rPr>
          <w:noProof/>
        </w:rPr>
        <w:t xml:space="preserve">(3), 193-198. </w:t>
      </w:r>
      <w:hyperlink r:id="rId11" w:history="1">
        <w:r w:rsidRPr="00785ADC">
          <w:rPr>
            <w:rStyle w:val="Hyperlink"/>
            <w:noProof/>
          </w:rPr>
          <w:t>https://doi.org/10.12788/jhm.2704</w:t>
        </w:r>
      </w:hyperlink>
      <w:r w:rsidRPr="00785ADC">
        <w:rPr>
          <w:noProof/>
        </w:rPr>
        <w:t xml:space="preserve"> </w:t>
      </w:r>
    </w:p>
    <w:p w14:paraId="18252B35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Ingstrup, M. B., Aarikka-Stenroos, L., &amp; Adlin, N. (2020). When institutional logics meet: Alignment and misalignment in collaboration between academia and practitioners. </w:t>
      </w:r>
      <w:r w:rsidRPr="00785ADC">
        <w:rPr>
          <w:i/>
          <w:noProof/>
        </w:rPr>
        <w:t>Industrial Marketing Management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92</w:t>
      </w:r>
      <w:r w:rsidRPr="00785ADC">
        <w:rPr>
          <w:noProof/>
        </w:rPr>
        <w:t xml:space="preserve">. </w:t>
      </w:r>
    </w:p>
    <w:p w14:paraId="7F91B036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Kahn, A. (1969). </w:t>
      </w:r>
      <w:r w:rsidRPr="00785ADC">
        <w:rPr>
          <w:i/>
          <w:noProof/>
        </w:rPr>
        <w:t>Theory and practice of social planning</w:t>
      </w:r>
      <w:r w:rsidRPr="00785ADC">
        <w:rPr>
          <w:noProof/>
        </w:rPr>
        <w:t xml:space="preserve">. Russel Sage Foundation. </w:t>
      </w:r>
    </w:p>
    <w:p w14:paraId="7CF88B14" w14:textId="1326581B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Katz, M. L., &amp; Shapiro, C. (1986). Technology adoption in the presence of network externalities. </w:t>
      </w:r>
      <w:r w:rsidRPr="00785ADC">
        <w:rPr>
          <w:i/>
          <w:noProof/>
        </w:rPr>
        <w:t>Journal of Political Economy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94</w:t>
      </w:r>
      <w:r w:rsidRPr="00785ADC">
        <w:rPr>
          <w:noProof/>
        </w:rPr>
        <w:t xml:space="preserve">(4), 822- 841. </w:t>
      </w:r>
      <w:hyperlink r:id="rId12" w:history="1">
        <w:r w:rsidRPr="00785ADC">
          <w:rPr>
            <w:rStyle w:val="Hyperlink"/>
            <w:noProof/>
          </w:rPr>
          <w:t>https://doi.org/10.1086/261409</w:t>
        </w:r>
      </w:hyperlink>
      <w:r w:rsidRPr="00785ADC">
        <w:rPr>
          <w:noProof/>
        </w:rPr>
        <w:t xml:space="preserve"> </w:t>
      </w:r>
    </w:p>
    <w:p w14:paraId="28060D8C" w14:textId="32E4B1F4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Kruse, C. S., Kothman, K., Anerobi, K., &amp; Abanaka, L. (2016). Adoption Factors of the Electronic Health Record: A Systematic Review. </w:t>
      </w:r>
      <w:r w:rsidRPr="00785ADC">
        <w:rPr>
          <w:i/>
          <w:noProof/>
        </w:rPr>
        <w:t>JMIR Medical Informatics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4</w:t>
      </w:r>
      <w:r w:rsidRPr="00785ADC">
        <w:rPr>
          <w:noProof/>
        </w:rPr>
        <w:t xml:space="preserve">(2), e19. </w:t>
      </w:r>
      <w:hyperlink r:id="rId13" w:history="1">
        <w:r w:rsidRPr="00785ADC">
          <w:rPr>
            <w:rStyle w:val="Hyperlink"/>
            <w:noProof/>
          </w:rPr>
          <w:t>https://doi.org/10.2196/medinform.5525</w:t>
        </w:r>
      </w:hyperlink>
      <w:r w:rsidRPr="00785ADC">
        <w:rPr>
          <w:noProof/>
        </w:rPr>
        <w:t xml:space="preserve"> </w:t>
      </w:r>
    </w:p>
    <w:p w14:paraId="62241F59" w14:textId="7A3DFC06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Kruse, C. S., Kristof, C., Jones, B., Mitchell, E., &amp; Martinez, A. (2016). Barriers to electronic health record adoption: A systematic literature review. </w:t>
      </w:r>
      <w:r w:rsidRPr="00785ADC">
        <w:rPr>
          <w:i/>
          <w:noProof/>
        </w:rPr>
        <w:t>Journal of Medical Systems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40</w:t>
      </w:r>
      <w:r w:rsidRPr="00785ADC">
        <w:rPr>
          <w:noProof/>
        </w:rPr>
        <w:t xml:space="preserve">(12). </w:t>
      </w:r>
      <w:hyperlink r:id="rId14" w:history="1">
        <w:r w:rsidRPr="00785ADC">
          <w:rPr>
            <w:rStyle w:val="Hyperlink"/>
            <w:noProof/>
          </w:rPr>
          <w:t>https://doi.org/10.1007/s10916-016-0628-9</w:t>
        </w:r>
      </w:hyperlink>
      <w:r w:rsidRPr="00785ADC">
        <w:rPr>
          <w:noProof/>
        </w:rPr>
        <w:t xml:space="preserve"> </w:t>
      </w:r>
    </w:p>
    <w:p w14:paraId="31830A52" w14:textId="7BC4C94E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López Martínez, A., Gil Pérez, M., &amp; Ruiz-Martínez, A. (2023). A Comprehensive Review of the State-of-the-Art on Security and Privacy Issues in Healthcare. </w:t>
      </w:r>
      <w:r w:rsidRPr="00785ADC">
        <w:rPr>
          <w:i/>
          <w:noProof/>
        </w:rPr>
        <w:t>ACM Computing Surveys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55</w:t>
      </w:r>
      <w:r w:rsidRPr="00785ADC">
        <w:rPr>
          <w:noProof/>
        </w:rPr>
        <w:t xml:space="preserve">(12), 1-38. </w:t>
      </w:r>
      <w:hyperlink r:id="rId15" w:history="1">
        <w:r w:rsidRPr="00785ADC">
          <w:rPr>
            <w:rStyle w:val="Hyperlink"/>
            <w:noProof/>
          </w:rPr>
          <w:t>https://doi.org/10.1145/3571156</w:t>
        </w:r>
      </w:hyperlink>
      <w:r w:rsidRPr="00785ADC">
        <w:rPr>
          <w:noProof/>
        </w:rPr>
        <w:t xml:space="preserve"> </w:t>
      </w:r>
    </w:p>
    <w:p w14:paraId="3E9542B3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Öberg, C., &amp; Shih, T. T.-Y. (2014). Divergent and convergent logic of firms: Barriers and enablers for development and commercialization of innovations. </w:t>
      </w:r>
      <w:r w:rsidRPr="00785ADC">
        <w:rPr>
          <w:i/>
          <w:noProof/>
        </w:rPr>
        <w:t>Industrial Marketing Management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43</w:t>
      </w:r>
      <w:r w:rsidRPr="00785ADC">
        <w:rPr>
          <w:noProof/>
        </w:rPr>
        <w:t xml:space="preserve">, 419–428. </w:t>
      </w:r>
    </w:p>
    <w:p w14:paraId="21D34D66" w14:textId="60B9C4C6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Ozdemir, Z., Barron, J., &amp; Bandyopadhyay, S. (2011). An Analysis of the Adoption of Digital Health Records Under Switching Costs. </w:t>
      </w:r>
      <w:r w:rsidRPr="00785ADC">
        <w:rPr>
          <w:i/>
          <w:noProof/>
        </w:rPr>
        <w:t>Information Systems Research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22</w:t>
      </w:r>
      <w:r w:rsidRPr="00785ADC">
        <w:rPr>
          <w:noProof/>
        </w:rPr>
        <w:t xml:space="preserve">(3), 491-503. </w:t>
      </w:r>
      <w:hyperlink r:id="rId16" w:history="1">
        <w:r w:rsidRPr="00785ADC">
          <w:rPr>
            <w:rStyle w:val="Hyperlink"/>
            <w:noProof/>
          </w:rPr>
          <w:t>https://doi.org/10.1287/isre.1110.0349</w:t>
        </w:r>
      </w:hyperlink>
      <w:r w:rsidRPr="00785ADC">
        <w:rPr>
          <w:noProof/>
        </w:rPr>
        <w:t xml:space="preserve"> </w:t>
      </w:r>
    </w:p>
    <w:p w14:paraId="2145881C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Parsons, T. (1951). </w:t>
      </w:r>
      <w:r w:rsidRPr="00785ADC">
        <w:rPr>
          <w:i/>
          <w:noProof/>
        </w:rPr>
        <w:t>The Social System</w:t>
      </w:r>
      <w:r w:rsidRPr="00785ADC">
        <w:rPr>
          <w:noProof/>
        </w:rPr>
        <w:t xml:space="preserve"> (B. S. Turner, Ed.). Routledge. </w:t>
      </w:r>
    </w:p>
    <w:p w14:paraId="3A908430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Rathert, C., Porter, T. H., Mittler, J. N., &amp; Fleig-Palmer, M. (2017). Seven years after Meaningful Use: Physicians' and nurses' experiences with electronic health records. </w:t>
      </w:r>
      <w:r w:rsidRPr="00785ADC">
        <w:rPr>
          <w:i/>
          <w:noProof/>
        </w:rPr>
        <w:t>Healthcare Management Review</w:t>
      </w:r>
      <w:r w:rsidRPr="00785ADC">
        <w:rPr>
          <w:noProof/>
        </w:rPr>
        <w:t xml:space="preserve">. </w:t>
      </w:r>
    </w:p>
    <w:p w14:paraId="140CB70C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Rogers, E. M. (2003). </w:t>
      </w:r>
      <w:r w:rsidRPr="00785ADC">
        <w:rPr>
          <w:i/>
          <w:noProof/>
        </w:rPr>
        <w:t>Diffusion of innovations</w:t>
      </w:r>
      <w:r w:rsidRPr="00785ADC">
        <w:rPr>
          <w:noProof/>
        </w:rPr>
        <w:t xml:space="preserve"> (5th ed.). Free Press. </w:t>
      </w:r>
    </w:p>
    <w:p w14:paraId="2C364DB5" w14:textId="5655C708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Sahi, M. A., Abbas, H., Saleem, K., Yang, X., Derhab, A., Orgun, M. A., Iqbal, W., Rashid, I., &amp; Yaseen, A. (2018). Privacy Preservation in e-Healthcare Environments: State of the Art and Future Directions. </w:t>
      </w:r>
      <w:r w:rsidRPr="00785ADC">
        <w:rPr>
          <w:i/>
          <w:noProof/>
        </w:rPr>
        <w:t>IEEE Access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6</w:t>
      </w:r>
      <w:r w:rsidRPr="00785ADC">
        <w:rPr>
          <w:noProof/>
        </w:rPr>
        <w:t xml:space="preserve">, 464-478. </w:t>
      </w:r>
      <w:hyperlink r:id="rId17" w:history="1">
        <w:r w:rsidRPr="00785ADC">
          <w:rPr>
            <w:rStyle w:val="Hyperlink"/>
            <w:noProof/>
          </w:rPr>
          <w:t>https://doi.org/10.1109/access.2017.2767561</w:t>
        </w:r>
      </w:hyperlink>
      <w:r w:rsidRPr="00785ADC">
        <w:rPr>
          <w:noProof/>
        </w:rPr>
        <w:t xml:space="preserve"> </w:t>
      </w:r>
    </w:p>
    <w:p w14:paraId="267F7563" w14:textId="2D622422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Skålén, P., Pace, S., &amp; Cova, B. (2015). Firm-brand community value co-creation as alignment of practices. </w:t>
      </w:r>
      <w:r w:rsidRPr="00785ADC">
        <w:rPr>
          <w:i/>
          <w:noProof/>
        </w:rPr>
        <w:t>European Journal of Marketing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49</w:t>
      </w:r>
      <w:r w:rsidRPr="00785ADC">
        <w:rPr>
          <w:noProof/>
        </w:rPr>
        <w:t xml:space="preserve">(3-4), 596-620. </w:t>
      </w:r>
      <w:hyperlink r:id="rId18" w:history="1">
        <w:r w:rsidRPr="00785ADC">
          <w:rPr>
            <w:rStyle w:val="Hyperlink"/>
            <w:noProof/>
          </w:rPr>
          <w:t>https://doi.org/10.1108/EJM-08-2013-0409</w:t>
        </w:r>
      </w:hyperlink>
      <w:r w:rsidRPr="00785ADC">
        <w:rPr>
          <w:noProof/>
        </w:rPr>
        <w:t xml:space="preserve"> </w:t>
      </w:r>
    </w:p>
    <w:p w14:paraId="115C3708" w14:textId="15426094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lastRenderedPageBreak/>
        <w:t xml:space="preserve">Teckert, O. z. (2020). More Information Continuity Through Health Networks? Barriers to Implementation and Use of Health IT. </w:t>
      </w:r>
      <w:r w:rsidRPr="00785ADC">
        <w:rPr>
          <w:i/>
          <w:noProof/>
        </w:rPr>
        <w:t>Digital Personalized Health and Medicine</w:t>
      </w:r>
      <w:r w:rsidRPr="00785ADC">
        <w:rPr>
          <w:noProof/>
        </w:rPr>
        <w:t xml:space="preserve">. </w:t>
      </w:r>
      <w:hyperlink r:id="rId19" w:history="1">
        <w:r w:rsidRPr="00785ADC">
          <w:rPr>
            <w:rStyle w:val="Hyperlink"/>
            <w:noProof/>
          </w:rPr>
          <w:t>https://doi.org/10.3233/shti200237</w:t>
        </w:r>
      </w:hyperlink>
      <w:r w:rsidRPr="00785ADC">
        <w:rPr>
          <w:noProof/>
        </w:rPr>
        <w:t xml:space="preserve"> </w:t>
      </w:r>
    </w:p>
    <w:p w14:paraId="430B604E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Thompson, M. P., &amp; Graetz, I. (2019). Hospital adoption of interoperability functions. </w:t>
      </w:r>
      <w:r w:rsidRPr="00785ADC">
        <w:rPr>
          <w:i/>
          <w:noProof/>
        </w:rPr>
        <w:t>Healthcare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7</w:t>
      </w:r>
      <w:r w:rsidRPr="00785ADC">
        <w:rPr>
          <w:noProof/>
        </w:rPr>
        <w:t xml:space="preserve">. </w:t>
      </w:r>
    </w:p>
    <w:p w14:paraId="40D51731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Venkatesh, V., Morris, M. G., Davis, G. B., &amp; Davis, F. D. (2003). User acceptance of information technology: Toward a unified view. </w:t>
      </w:r>
      <w:r w:rsidRPr="00785ADC">
        <w:rPr>
          <w:i/>
          <w:noProof/>
        </w:rPr>
        <w:t>MIS Quarterly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27</w:t>
      </w:r>
      <w:r w:rsidRPr="00785ADC">
        <w:rPr>
          <w:noProof/>
        </w:rPr>
        <w:t xml:space="preserve">(3), 425-478. </w:t>
      </w:r>
    </w:p>
    <w:p w14:paraId="55FB71AD" w14:textId="39E5C683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Venkatesh, V., Thong, J. Y. L., &amp; Xu, X. (2012). Consumer acceptance and use of information technology: Extending the unified theory of acceptance and use of technology. </w:t>
      </w:r>
      <w:r w:rsidRPr="00785ADC">
        <w:rPr>
          <w:i/>
          <w:noProof/>
        </w:rPr>
        <w:t>MIS Quarterly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36</w:t>
      </w:r>
      <w:r w:rsidRPr="00785ADC">
        <w:rPr>
          <w:noProof/>
        </w:rPr>
        <w:t xml:space="preserve">(1), 157-178. </w:t>
      </w:r>
      <w:hyperlink r:id="rId20" w:history="1">
        <w:r w:rsidRPr="00785ADC">
          <w:rPr>
            <w:rStyle w:val="Hyperlink"/>
            <w:noProof/>
          </w:rPr>
          <w:t>https://doi.org/10.2307/41410412</w:t>
        </w:r>
      </w:hyperlink>
      <w:r w:rsidRPr="00785ADC">
        <w:rPr>
          <w:noProof/>
        </w:rPr>
        <w:t xml:space="preserve"> </w:t>
      </w:r>
    </w:p>
    <w:p w14:paraId="59CBC12C" w14:textId="776F97EF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785ADC">
        <w:rPr>
          <w:noProof/>
        </w:rPr>
        <w:t xml:space="preserve">Yaraghi, N., Du, A. Y., Sharman, R., Gopal, R. D., &amp; Ramesh, R. (2013). Network Effects in Health Information Exchange Growth. </w:t>
      </w:r>
      <w:r w:rsidRPr="00785ADC">
        <w:rPr>
          <w:i/>
          <w:noProof/>
        </w:rPr>
        <w:t>ACM Transactions on Management Information Systems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4</w:t>
      </w:r>
      <w:r w:rsidRPr="00785ADC">
        <w:rPr>
          <w:noProof/>
        </w:rPr>
        <w:t xml:space="preserve">(1), 1-26. </w:t>
      </w:r>
      <w:hyperlink r:id="rId21" w:history="1">
        <w:r w:rsidRPr="00785ADC">
          <w:rPr>
            <w:rStyle w:val="Hyperlink"/>
            <w:noProof/>
          </w:rPr>
          <w:t>https://doi.org/10.1145/2445560.2445561</w:t>
        </w:r>
      </w:hyperlink>
      <w:r w:rsidRPr="00785ADC">
        <w:rPr>
          <w:noProof/>
        </w:rPr>
        <w:t xml:space="preserve"> </w:t>
      </w:r>
    </w:p>
    <w:p w14:paraId="6D53A632" w14:textId="77777777" w:rsidR="00785ADC" w:rsidRPr="00785ADC" w:rsidRDefault="00785ADC" w:rsidP="00785ADC">
      <w:pPr>
        <w:pStyle w:val="EndNoteBibliography"/>
        <w:ind w:left="720" w:hanging="720"/>
        <w:rPr>
          <w:noProof/>
        </w:rPr>
      </w:pPr>
      <w:r w:rsidRPr="00B761E8">
        <w:rPr>
          <w:noProof/>
          <w:lang w:val="de-DE"/>
        </w:rPr>
        <w:t xml:space="preserve">Zhu, K., Kraemer, K. L., Gurbaxani, V., &amp; Xu, S. X. (2006). </w:t>
      </w:r>
      <w:r w:rsidRPr="00785ADC">
        <w:rPr>
          <w:noProof/>
        </w:rPr>
        <w:t xml:space="preserve">Migration to open-standard interorganizational systems: Network effects, switching costs, and path dependency. </w:t>
      </w:r>
      <w:r w:rsidRPr="00785ADC">
        <w:rPr>
          <w:i/>
          <w:noProof/>
        </w:rPr>
        <w:t>MIS Quarterly</w:t>
      </w:r>
      <w:r w:rsidRPr="00785ADC">
        <w:rPr>
          <w:noProof/>
        </w:rPr>
        <w:t>,</w:t>
      </w:r>
      <w:r w:rsidRPr="00785ADC">
        <w:rPr>
          <w:i/>
          <w:noProof/>
        </w:rPr>
        <w:t xml:space="preserve"> 30</w:t>
      </w:r>
      <w:r w:rsidRPr="00785ADC">
        <w:rPr>
          <w:noProof/>
        </w:rPr>
        <w:t xml:space="preserve">(Special Issue), 515-539. </w:t>
      </w:r>
    </w:p>
    <w:p w14:paraId="7C39B50A" w14:textId="4345F1A2" w:rsidR="00FF0866" w:rsidRPr="00606AF8" w:rsidRDefault="00540281" w:rsidP="00606AF8">
      <w:pPr>
        <w:spacing w:line="288" w:lineRule="auto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fldChar w:fldCharType="end"/>
      </w:r>
    </w:p>
    <w:sectPr w:rsidR="00FF0866" w:rsidRPr="00606AF8" w:rsidSect="00BA4465">
      <w:pgSz w:w="15840" w:h="12240" w:orient="landscape"/>
      <w:pgMar w:top="1418" w:right="1418" w:bottom="1134" w:left="141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1F834A3"/>
    <w:multiLevelType w:val="hybridMultilevel"/>
    <w:tmpl w:val="108E8BFE"/>
    <w:lvl w:ilvl="0" w:tplc="C3F669D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223F90"/>
    <w:multiLevelType w:val="hybridMultilevel"/>
    <w:tmpl w:val="FDE60086"/>
    <w:lvl w:ilvl="0" w:tplc="4FD410D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A107ED"/>
    <w:multiLevelType w:val="hybridMultilevel"/>
    <w:tmpl w:val="7D2EC4CE"/>
    <w:lvl w:ilvl="0" w:tplc="FB8836D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B3F2C29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CF720424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938478A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56C74E8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698455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5802242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AEA13EE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624C3E4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AF51942"/>
    <w:multiLevelType w:val="hybridMultilevel"/>
    <w:tmpl w:val="C226E190"/>
    <w:lvl w:ilvl="0" w:tplc="EA26688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B2948DA"/>
    <w:multiLevelType w:val="hybridMultilevel"/>
    <w:tmpl w:val="6A50DF0A"/>
    <w:lvl w:ilvl="0" w:tplc="587C0A7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0F073526"/>
    <w:multiLevelType w:val="hybridMultilevel"/>
    <w:tmpl w:val="9B04919C"/>
    <w:lvl w:ilvl="0" w:tplc="C7208DF4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4DC70AE"/>
    <w:multiLevelType w:val="hybridMultilevel"/>
    <w:tmpl w:val="10C21EC6"/>
    <w:lvl w:ilvl="0" w:tplc="2550B31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2A101C1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0520E02E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BE8798A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D4444AE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2B23B0E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554CBA4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528B8C0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11DA3B7C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7B368D4"/>
    <w:multiLevelType w:val="hybridMultilevel"/>
    <w:tmpl w:val="57360906"/>
    <w:lvl w:ilvl="0" w:tplc="C0AE474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7C47F94"/>
    <w:multiLevelType w:val="hybridMultilevel"/>
    <w:tmpl w:val="43C68236"/>
    <w:lvl w:ilvl="0" w:tplc="1C924EA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1A4F0BC5"/>
    <w:multiLevelType w:val="hybridMultilevel"/>
    <w:tmpl w:val="08FC0146"/>
    <w:lvl w:ilvl="0" w:tplc="6B3C5FF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787A6AB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8586404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587050F8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5A88D60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24CDE00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36C6D328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C281CB0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9A62760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B2A3FFF"/>
    <w:multiLevelType w:val="hybridMultilevel"/>
    <w:tmpl w:val="A0E4D0EE"/>
    <w:lvl w:ilvl="0" w:tplc="F6CC89A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ECA6CFA"/>
    <w:multiLevelType w:val="hybridMultilevel"/>
    <w:tmpl w:val="2578D242"/>
    <w:lvl w:ilvl="0" w:tplc="F392F01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10738A1"/>
    <w:multiLevelType w:val="hybridMultilevel"/>
    <w:tmpl w:val="1CA69778"/>
    <w:lvl w:ilvl="0" w:tplc="FFB68B7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AFF3EC4"/>
    <w:multiLevelType w:val="hybridMultilevel"/>
    <w:tmpl w:val="B638017C"/>
    <w:lvl w:ilvl="0" w:tplc="EF8A30D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3E2C9268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05023A0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206AD940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FB83046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6344C06E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3380F52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366D6D8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92AAA46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CDB0264"/>
    <w:multiLevelType w:val="hybridMultilevel"/>
    <w:tmpl w:val="09149BD8"/>
    <w:lvl w:ilvl="0" w:tplc="79541B2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E924725"/>
    <w:multiLevelType w:val="hybridMultilevel"/>
    <w:tmpl w:val="B42A31D0"/>
    <w:lvl w:ilvl="0" w:tplc="406E16B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A1ACC10C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60892AA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5D46D48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CF1E29EC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CE9CD51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7DEA436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B264246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5AA338C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29821A6"/>
    <w:multiLevelType w:val="hybridMultilevel"/>
    <w:tmpl w:val="56381316"/>
    <w:lvl w:ilvl="0" w:tplc="B5E6C04A">
      <w:start w:val="1"/>
      <w:numFmt w:val="bullet"/>
      <w:lvlText w:val="§"/>
      <w:lvlJc w:val="left"/>
      <w:pPr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6797D3F"/>
    <w:multiLevelType w:val="hybridMultilevel"/>
    <w:tmpl w:val="6E926D76"/>
    <w:lvl w:ilvl="0" w:tplc="0532C4B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EA437C"/>
    <w:multiLevelType w:val="hybridMultilevel"/>
    <w:tmpl w:val="F2DA3226"/>
    <w:lvl w:ilvl="0" w:tplc="3814A4B8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CD17086"/>
    <w:multiLevelType w:val="hybridMultilevel"/>
    <w:tmpl w:val="C47A06F4"/>
    <w:lvl w:ilvl="0" w:tplc="0596AC2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42D410C6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D1FC62F8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CF6207A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4F47C1A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752EC32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162ACD1A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F14F350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06633E0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58F5034"/>
    <w:multiLevelType w:val="hybridMultilevel"/>
    <w:tmpl w:val="BBECDBA4"/>
    <w:lvl w:ilvl="0" w:tplc="C7A6B862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9F004A50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F64C78A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8DA691E2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192813C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5B26177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824346A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36F49AA8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C1D48746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4A962F54"/>
    <w:multiLevelType w:val="hybridMultilevel"/>
    <w:tmpl w:val="6F92A7B4"/>
    <w:lvl w:ilvl="0" w:tplc="D2AA847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B636C5C"/>
    <w:multiLevelType w:val="hybridMultilevel"/>
    <w:tmpl w:val="7FA07D46"/>
    <w:lvl w:ilvl="0" w:tplc="303822C0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9E280BF0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2E8F504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762CD00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8EE8A16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21CEA1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6B0A8BC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B5FC25DC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4708564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F3434A9"/>
    <w:multiLevelType w:val="hybridMultilevel"/>
    <w:tmpl w:val="A02091B2"/>
    <w:lvl w:ilvl="0" w:tplc="3EB8A08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43F47E1C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06EC96C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BB9A851E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6D6EA2E0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C6AF1B0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31670C8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256C1BE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1B8A8AA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FD735ED"/>
    <w:multiLevelType w:val="hybridMultilevel"/>
    <w:tmpl w:val="9FF86692"/>
    <w:lvl w:ilvl="0" w:tplc="20BE9C3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DDFA496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8A0687BE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FBE3770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5E6D3BC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226836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712407BA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EF120C4E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7700DCC8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0A76452"/>
    <w:multiLevelType w:val="hybridMultilevel"/>
    <w:tmpl w:val="9B36F8C8"/>
    <w:lvl w:ilvl="0" w:tplc="FFC6E754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08DC584E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19C0322C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9E01396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9BC3E3A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AAD09D70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FA83678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26E83F8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DB8CC4E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36D30FA"/>
    <w:multiLevelType w:val="hybridMultilevel"/>
    <w:tmpl w:val="1A04685A"/>
    <w:lvl w:ilvl="0" w:tplc="FC9A54B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555711B"/>
    <w:multiLevelType w:val="hybridMultilevel"/>
    <w:tmpl w:val="32009D3C"/>
    <w:lvl w:ilvl="0" w:tplc="DC149136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8FD2D3E"/>
    <w:multiLevelType w:val="hybridMultilevel"/>
    <w:tmpl w:val="8FFC3066"/>
    <w:lvl w:ilvl="0" w:tplc="CBCC0788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ABA0B0E4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95D0DA90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236640E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468EAAE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A2E77CC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2C286368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0840CD0A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28CA53C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5F66128C"/>
    <w:multiLevelType w:val="hybridMultilevel"/>
    <w:tmpl w:val="FA762AE0"/>
    <w:lvl w:ilvl="0" w:tplc="FEEC6AA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43EAC84A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4AD68C40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DF84FD8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DBE5722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178A5E9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4367A10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47DC20E0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7527790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0C81C3C"/>
    <w:multiLevelType w:val="hybridMultilevel"/>
    <w:tmpl w:val="667AF65A"/>
    <w:lvl w:ilvl="0" w:tplc="473C580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080"/>
        </w:tabs>
        <w:ind w:left="108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55407D2"/>
    <w:multiLevelType w:val="hybridMultilevel"/>
    <w:tmpl w:val="034818DE"/>
    <w:lvl w:ilvl="0" w:tplc="381E3708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5FBABC8A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690EB0CC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1512B02A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FE4C350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D600A5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E1FACCC4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84A353C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BE52EC9C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6AA593A"/>
    <w:multiLevelType w:val="hybridMultilevel"/>
    <w:tmpl w:val="19E0FA64"/>
    <w:lvl w:ilvl="0" w:tplc="9AA0899A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0B285E38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B78DCFC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2E48E6E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7DCC88E2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E5489B16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1E09D82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22C66BC8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573279A4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FC118F0"/>
    <w:multiLevelType w:val="hybridMultilevel"/>
    <w:tmpl w:val="4168A016"/>
    <w:lvl w:ilvl="0" w:tplc="27C8AF54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58E1E45"/>
    <w:multiLevelType w:val="hybridMultilevel"/>
    <w:tmpl w:val="428A04FA"/>
    <w:lvl w:ilvl="0" w:tplc="80A6DFEE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CBC78E4"/>
    <w:multiLevelType w:val="hybridMultilevel"/>
    <w:tmpl w:val="1E0AAE60"/>
    <w:lvl w:ilvl="0" w:tplc="2C9EF5EC">
      <w:start w:val="1"/>
      <w:numFmt w:val="bullet"/>
      <w:lvlText w:val="§"/>
      <w:lvlJc w:val="left"/>
      <w:pPr>
        <w:tabs>
          <w:tab w:val="num" w:pos="284"/>
        </w:tabs>
        <w:ind w:left="284" w:hanging="284"/>
      </w:pPr>
      <w:rPr>
        <w:rFonts w:ascii="Wingdings" w:hAnsi="Wingdings" w:hint="default"/>
      </w:rPr>
    </w:lvl>
    <w:lvl w:ilvl="1" w:tplc="FFFFFFFF" w:tentative="1">
      <w:start w:val="1"/>
      <w:numFmt w:val="bullet"/>
      <w:lvlText w:val="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FFFFFFFF" w:tentative="1">
      <w:start w:val="1"/>
      <w:numFmt w:val="bullet"/>
      <w:lvlText w:val="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FFFFFFFF" w:tentative="1">
      <w:start w:val="1"/>
      <w:numFmt w:val="bullet"/>
      <w:lvlText w:val="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FFFFFFF" w:tentative="1">
      <w:start w:val="1"/>
      <w:numFmt w:val="bullet"/>
      <w:lvlText w:val="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FFFFFFFF" w:tentative="1">
      <w:start w:val="1"/>
      <w:numFmt w:val="bullet"/>
      <w:lvlText w:val="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493760813">
    <w:abstractNumId w:val="16"/>
  </w:num>
  <w:num w:numId="2" w16cid:durableId="690424523">
    <w:abstractNumId w:val="5"/>
  </w:num>
  <w:num w:numId="3" w16cid:durableId="505752425">
    <w:abstractNumId w:val="35"/>
  </w:num>
  <w:num w:numId="4" w16cid:durableId="2000766073">
    <w:abstractNumId w:val="34"/>
  </w:num>
  <w:num w:numId="5" w16cid:durableId="53283847">
    <w:abstractNumId w:val="0"/>
  </w:num>
  <w:num w:numId="6" w16cid:durableId="95449404">
    <w:abstractNumId w:val="13"/>
  </w:num>
  <w:num w:numId="7" w16cid:durableId="1624119103">
    <w:abstractNumId w:val="14"/>
  </w:num>
  <w:num w:numId="8" w16cid:durableId="2145586677">
    <w:abstractNumId w:val="11"/>
  </w:num>
  <w:num w:numId="9" w16cid:durableId="381562045">
    <w:abstractNumId w:val="26"/>
  </w:num>
  <w:num w:numId="10" w16cid:durableId="778454577">
    <w:abstractNumId w:val="12"/>
  </w:num>
  <w:num w:numId="11" w16cid:durableId="822282691">
    <w:abstractNumId w:val="8"/>
  </w:num>
  <w:num w:numId="12" w16cid:durableId="684478211">
    <w:abstractNumId w:val="3"/>
  </w:num>
  <w:num w:numId="13" w16cid:durableId="514459318">
    <w:abstractNumId w:val="4"/>
  </w:num>
  <w:num w:numId="14" w16cid:durableId="1751846369">
    <w:abstractNumId w:val="33"/>
  </w:num>
  <w:num w:numId="15" w16cid:durableId="1643534075">
    <w:abstractNumId w:val="27"/>
  </w:num>
  <w:num w:numId="16" w16cid:durableId="665978147">
    <w:abstractNumId w:val="17"/>
  </w:num>
  <w:num w:numId="17" w16cid:durableId="839004112">
    <w:abstractNumId w:val="1"/>
  </w:num>
  <w:num w:numId="18" w16cid:durableId="1339581310">
    <w:abstractNumId w:val="7"/>
  </w:num>
  <w:num w:numId="19" w16cid:durableId="1937203220">
    <w:abstractNumId w:val="21"/>
  </w:num>
  <w:num w:numId="20" w16cid:durableId="883324712">
    <w:abstractNumId w:val="18"/>
  </w:num>
  <w:num w:numId="21" w16cid:durableId="1454012565">
    <w:abstractNumId w:val="30"/>
  </w:num>
  <w:num w:numId="22" w16cid:durableId="425424094">
    <w:abstractNumId w:val="23"/>
  </w:num>
  <w:num w:numId="23" w16cid:durableId="1685859072">
    <w:abstractNumId w:val="10"/>
  </w:num>
  <w:num w:numId="24" w16cid:durableId="2119907111">
    <w:abstractNumId w:val="6"/>
  </w:num>
  <w:num w:numId="25" w16cid:durableId="907113900">
    <w:abstractNumId w:val="32"/>
  </w:num>
  <w:num w:numId="26" w16cid:durableId="1266380261">
    <w:abstractNumId w:val="9"/>
  </w:num>
  <w:num w:numId="27" w16cid:durableId="1687823322">
    <w:abstractNumId w:val="15"/>
  </w:num>
  <w:num w:numId="28" w16cid:durableId="434011328">
    <w:abstractNumId w:val="2"/>
  </w:num>
  <w:num w:numId="29" w16cid:durableId="1996303030">
    <w:abstractNumId w:val="24"/>
  </w:num>
  <w:num w:numId="30" w16cid:durableId="54550796">
    <w:abstractNumId w:val="25"/>
  </w:num>
  <w:num w:numId="31" w16cid:durableId="339431527">
    <w:abstractNumId w:val="19"/>
  </w:num>
  <w:num w:numId="32" w16cid:durableId="2016150606">
    <w:abstractNumId w:val="22"/>
  </w:num>
  <w:num w:numId="33" w16cid:durableId="1331981247">
    <w:abstractNumId w:val="29"/>
  </w:num>
  <w:num w:numId="34" w16cid:durableId="651178620">
    <w:abstractNumId w:val="31"/>
  </w:num>
  <w:num w:numId="35" w16cid:durableId="294335110">
    <w:abstractNumId w:val="20"/>
  </w:num>
  <w:num w:numId="36" w16cid:durableId="1671906730">
    <w:abstractNumId w:val="28"/>
  </w:num>
  <w:numIdMacAtCleanup w:val="3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5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style face=&quot;bold&quot; size=&quot;14&quot;&gt;Bibliography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rseedpvz59x8e9dt55xfznx09a5vf2t2da&quot;&gt;Master&amp;apos;s Thesis&lt;record-ids&gt;&lt;item&gt;23&lt;/item&gt;&lt;item&gt;24&lt;/item&gt;&lt;item&gt;25&lt;/item&gt;&lt;item&gt;66&lt;/item&gt;&lt;item&gt;77&lt;/item&gt;&lt;item&gt;169&lt;/item&gt;&lt;item&gt;177&lt;/item&gt;&lt;item&gt;180&lt;/item&gt;&lt;item&gt;183&lt;/item&gt;&lt;item&gt;202&lt;/item&gt;&lt;item&gt;203&lt;/item&gt;&lt;item&gt;206&lt;/item&gt;&lt;item&gt;222&lt;/item&gt;&lt;item&gt;233&lt;/item&gt;&lt;item&gt;237&lt;/item&gt;&lt;item&gt;254&lt;/item&gt;&lt;item&gt;260&lt;/item&gt;&lt;item&gt;263&lt;/item&gt;&lt;item&gt;274&lt;/item&gt;&lt;item&gt;278&lt;/item&gt;&lt;item&gt;279&lt;/item&gt;&lt;item&gt;280&lt;/item&gt;&lt;item&gt;281&lt;/item&gt;&lt;item&gt;404&lt;/item&gt;&lt;item&gt;411&lt;/item&gt;&lt;item&gt;418&lt;/item&gt;&lt;item&gt;423&lt;/item&gt;&lt;item&gt;426&lt;/item&gt;&lt;item&gt;430&lt;/item&gt;&lt;/record-ids&gt;&lt;/item&gt;&lt;/Libraries&gt;"/>
  </w:docVars>
  <w:rsids>
    <w:rsidRoot w:val="00606AF8"/>
    <w:rsid w:val="00027284"/>
    <w:rsid w:val="000354D2"/>
    <w:rsid w:val="00062212"/>
    <w:rsid w:val="000B6472"/>
    <w:rsid w:val="000C6B0F"/>
    <w:rsid w:val="00104649"/>
    <w:rsid w:val="00130E03"/>
    <w:rsid w:val="00162D09"/>
    <w:rsid w:val="00163253"/>
    <w:rsid w:val="0018045C"/>
    <w:rsid w:val="001A512A"/>
    <w:rsid w:val="001A615D"/>
    <w:rsid w:val="001E3F0B"/>
    <w:rsid w:val="001E67A9"/>
    <w:rsid w:val="001F25F1"/>
    <w:rsid w:val="001F5986"/>
    <w:rsid w:val="002360AD"/>
    <w:rsid w:val="00245329"/>
    <w:rsid w:val="00272389"/>
    <w:rsid w:val="00280396"/>
    <w:rsid w:val="00290E58"/>
    <w:rsid w:val="002B01E5"/>
    <w:rsid w:val="002B6A96"/>
    <w:rsid w:val="002F168C"/>
    <w:rsid w:val="002F5E4C"/>
    <w:rsid w:val="002F79E6"/>
    <w:rsid w:val="0031630C"/>
    <w:rsid w:val="00372702"/>
    <w:rsid w:val="003807A6"/>
    <w:rsid w:val="004412A3"/>
    <w:rsid w:val="00471019"/>
    <w:rsid w:val="004E37C1"/>
    <w:rsid w:val="004F1788"/>
    <w:rsid w:val="004F7322"/>
    <w:rsid w:val="0051073B"/>
    <w:rsid w:val="00513AB9"/>
    <w:rsid w:val="00517540"/>
    <w:rsid w:val="00540281"/>
    <w:rsid w:val="00540BC4"/>
    <w:rsid w:val="00542F72"/>
    <w:rsid w:val="00557B29"/>
    <w:rsid w:val="0056106A"/>
    <w:rsid w:val="00564047"/>
    <w:rsid w:val="00585C5D"/>
    <w:rsid w:val="00587FA0"/>
    <w:rsid w:val="005B44DC"/>
    <w:rsid w:val="005B5807"/>
    <w:rsid w:val="005C74C2"/>
    <w:rsid w:val="005D41D4"/>
    <w:rsid w:val="005D4DCA"/>
    <w:rsid w:val="005F37EE"/>
    <w:rsid w:val="00606AF8"/>
    <w:rsid w:val="006213B5"/>
    <w:rsid w:val="00634584"/>
    <w:rsid w:val="00647D06"/>
    <w:rsid w:val="006B4E6B"/>
    <w:rsid w:val="006B6B98"/>
    <w:rsid w:val="00733801"/>
    <w:rsid w:val="00785ADC"/>
    <w:rsid w:val="007938AA"/>
    <w:rsid w:val="007C430E"/>
    <w:rsid w:val="008253C8"/>
    <w:rsid w:val="00842B97"/>
    <w:rsid w:val="008E0EA5"/>
    <w:rsid w:val="008E492A"/>
    <w:rsid w:val="008E7AE3"/>
    <w:rsid w:val="008F11D8"/>
    <w:rsid w:val="008F2104"/>
    <w:rsid w:val="00916B86"/>
    <w:rsid w:val="009215FB"/>
    <w:rsid w:val="00925DA4"/>
    <w:rsid w:val="00942EE8"/>
    <w:rsid w:val="00944968"/>
    <w:rsid w:val="009F1D12"/>
    <w:rsid w:val="009F654D"/>
    <w:rsid w:val="00A2262C"/>
    <w:rsid w:val="00A33B46"/>
    <w:rsid w:val="00A36DAB"/>
    <w:rsid w:val="00A45777"/>
    <w:rsid w:val="00A86477"/>
    <w:rsid w:val="00AD3C46"/>
    <w:rsid w:val="00B03605"/>
    <w:rsid w:val="00B37D94"/>
    <w:rsid w:val="00B66926"/>
    <w:rsid w:val="00B761E8"/>
    <w:rsid w:val="00B8017C"/>
    <w:rsid w:val="00B83331"/>
    <w:rsid w:val="00BA4465"/>
    <w:rsid w:val="00BB63D0"/>
    <w:rsid w:val="00C07626"/>
    <w:rsid w:val="00C16712"/>
    <w:rsid w:val="00CE0897"/>
    <w:rsid w:val="00CE094B"/>
    <w:rsid w:val="00D15F8D"/>
    <w:rsid w:val="00D225AA"/>
    <w:rsid w:val="00D4125E"/>
    <w:rsid w:val="00D44CBE"/>
    <w:rsid w:val="00D749DC"/>
    <w:rsid w:val="00D850A3"/>
    <w:rsid w:val="00DA6BCE"/>
    <w:rsid w:val="00DD6FD9"/>
    <w:rsid w:val="00E032D3"/>
    <w:rsid w:val="00E441D6"/>
    <w:rsid w:val="00E5553A"/>
    <w:rsid w:val="00E5602F"/>
    <w:rsid w:val="00E81D5B"/>
    <w:rsid w:val="00F13D36"/>
    <w:rsid w:val="00F43E63"/>
    <w:rsid w:val="00F51923"/>
    <w:rsid w:val="00FF0866"/>
    <w:rsid w:val="00FF56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2F0BDDF"/>
  <w15:chartTrackingRefBased/>
  <w15:docId w15:val="{06B168DB-E761-7648-962B-61F707DDF7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3458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40281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0281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540281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540281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E441D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441D6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0B647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7528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231436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4617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09966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8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165484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742457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46669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7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91559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844047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10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85124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8216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4024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498439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145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02131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90691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63964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6846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00253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28899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633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955350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67651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47120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200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9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676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637594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187003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35482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86225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43793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3428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9210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82665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505171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4934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85071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37556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0292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57536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006509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45480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932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019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939295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522221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860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209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42146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05144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321821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015592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92915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9143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6054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60401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766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58865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71369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132052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262715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31408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052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41512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04734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468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519798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747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12632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2666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27379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574911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377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976987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01133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20012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678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39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69087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176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6367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466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621838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11657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712474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7015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27861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2049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016887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7607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38744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604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675124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77692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275779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53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81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869347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253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89085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416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823769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7622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671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005825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08691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35463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02127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3747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41470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86933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740613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250099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7678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286303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726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121982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17473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58372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19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45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95154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942665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97722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8959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694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81549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854927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69710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83354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473919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61211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46289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456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19642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216811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4601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004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030167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09066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0570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30012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70631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706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938859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03076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40735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949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16462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0036362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790286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05105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741013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257374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09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17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351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24348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84492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1354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409677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44184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5255915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15302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5887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108268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050839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400000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700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0022248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77220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379934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1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47119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558949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97935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8825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740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1071823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310556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4238251">
          <w:marLeft w:val="18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0639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927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3390/ijerph181910026" TargetMode="External"/><Relationship Id="rId13" Type="http://schemas.openxmlformats.org/officeDocument/2006/relationships/hyperlink" Target="https://doi.org/10.2196/medinform.5525" TargetMode="External"/><Relationship Id="rId18" Type="http://schemas.openxmlformats.org/officeDocument/2006/relationships/hyperlink" Target="https://doi.org/10.1108/EJM-08-2013-0409" TargetMode="External"/><Relationship Id="rId3" Type="http://schemas.openxmlformats.org/officeDocument/2006/relationships/styles" Target="styles.xml"/><Relationship Id="rId21" Type="http://schemas.openxmlformats.org/officeDocument/2006/relationships/hyperlink" Target="https://doi.org/10.1145/2445560.2445561" TargetMode="External"/><Relationship Id="rId7" Type="http://schemas.openxmlformats.org/officeDocument/2006/relationships/hyperlink" Target="https://doi.org/10.2307/2095101" TargetMode="External"/><Relationship Id="rId12" Type="http://schemas.openxmlformats.org/officeDocument/2006/relationships/hyperlink" Target="https://doi.org/10.1086/261409" TargetMode="External"/><Relationship Id="rId17" Type="http://schemas.openxmlformats.org/officeDocument/2006/relationships/hyperlink" Target="https://doi.org/10.1109/access.2017.2767561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287/isre.1110.0349" TargetMode="External"/><Relationship Id="rId20" Type="http://schemas.openxmlformats.org/officeDocument/2006/relationships/hyperlink" Target="https://doi.org/10.2307/41410412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5465/amr.2011.0431" TargetMode="External"/><Relationship Id="rId11" Type="http://schemas.openxmlformats.org/officeDocument/2006/relationships/hyperlink" Target="https://doi.org/10.12788/jhm.2704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145/3571156" TargetMode="External"/><Relationship Id="rId23" Type="http://schemas.openxmlformats.org/officeDocument/2006/relationships/theme" Target="theme/theme1.xml"/><Relationship Id="rId10" Type="http://schemas.openxmlformats.org/officeDocument/2006/relationships/hyperlink" Target="https://doi.org/10.3790/sfo.63.10.245" TargetMode="External"/><Relationship Id="rId19" Type="http://schemas.openxmlformats.org/officeDocument/2006/relationships/hyperlink" Target="https://doi.org/10.3233/shti200237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i.org/10.1287/isre.2019.0875" TargetMode="External"/><Relationship Id="rId14" Type="http://schemas.openxmlformats.org/officeDocument/2006/relationships/hyperlink" Target="https://doi.org/10.1007/s10916-016-0628-9" TargetMode="External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CD02ACC-C2BF-5E4D-AB17-A730543350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5</TotalTime>
  <Pages>17</Pages>
  <Words>9815</Words>
  <Characters>55952</Characters>
  <Application>Microsoft Office Word</Application>
  <DocSecurity>0</DocSecurity>
  <Lines>466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6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Goeppinger, Sophia</cp:lastModifiedBy>
  <cp:revision>78</cp:revision>
  <dcterms:created xsi:type="dcterms:W3CDTF">2023-08-15T15:51:00Z</dcterms:created>
  <dcterms:modified xsi:type="dcterms:W3CDTF">2023-12-05T15:15:00Z</dcterms:modified>
</cp:coreProperties>
</file>